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Default="00E9753B" w:rsidP="005425D2">
      <w:pPr>
        <w:jc w:val="center"/>
        <w:rPr>
          <w:b/>
        </w:rPr>
      </w:pPr>
      <w:r w:rsidRPr="00C20557">
        <w:rPr>
          <w:b/>
        </w:rPr>
        <w:t xml:space="preserve">MASTER OF </w:t>
      </w:r>
      <w:r w:rsidR="00C20557" w:rsidRPr="00C20557">
        <w:rPr>
          <w:b/>
        </w:rPr>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p>
    <w:p w14:paraId="446A84D1" w14:textId="49BB5DB0" w:rsidR="00E9753B" w:rsidRPr="00E94CAE" w:rsidRDefault="00E9753B" w:rsidP="005425D2">
      <w:pPr>
        <w:jc w:val="center"/>
      </w:pPr>
      <w:r w:rsidRPr="00E94CAE">
        <w:t xml:space="preserve">© </w:t>
      </w:r>
      <w:r w:rsidR="00B667AB">
        <w:t>Dmitry Tebaykin</w:t>
      </w:r>
      <w:r w:rsidRPr="00E94CAE">
        <w:t>, 2</w:t>
      </w:r>
      <w:r w:rsidR="00B667AB">
        <w:t>016</w:t>
      </w:r>
    </w:p>
    <w:p w14:paraId="45760FE1" w14:textId="77777777" w:rsidR="00E9753B" w:rsidRPr="00E94CAE" w:rsidRDefault="00E9753B" w:rsidP="00AF5C72">
      <w:pPr>
        <w:pStyle w:val="Heading8"/>
      </w:pPr>
      <w:bookmarkStart w:id="0" w:name="_Toc153357226"/>
      <w:bookmarkStart w:id="1" w:name="_Toc157169034"/>
      <w:bookmarkStart w:id="2" w:name="_Toc468464381"/>
      <w:r w:rsidRPr="00E94CAE">
        <w:lastRenderedPageBreak/>
        <w:t>Abstract</w:t>
      </w:r>
      <w:bookmarkEnd w:id="0"/>
      <w:bookmarkEnd w:id="1"/>
      <w:bookmarkEnd w:id="2"/>
    </w:p>
    <w:p w14:paraId="5D4C0F4A" w14:textId="77777777" w:rsidR="00E9753B" w:rsidRPr="00E94CAE" w:rsidRDefault="00E9753B" w:rsidP="00014D18"/>
    <w:p w14:paraId="34C1A8C9" w14:textId="03C3EF93" w:rsidR="00937469" w:rsidRDefault="00F040DD" w:rsidP="00953C76">
      <w:pPr>
        <w:spacing w:line="360" w:lineRule="auto"/>
        <w:jc w:val="both"/>
        <w:rPr>
          <w:lang w:val="en-CA"/>
        </w:rPr>
      </w:pPr>
      <w:r>
        <w:rPr>
          <w:lang w:val="en-CA"/>
        </w:rPr>
        <w:t xml:space="preserve">Recently, there has been a major effort by neuroscientists to systematically organize and integrate vast quantities of brain data. </w:t>
      </w:r>
      <w:r w:rsidR="00235E84">
        <w:rPr>
          <w:lang w:val="en-CA"/>
        </w:rPr>
        <w:t>However, electrophysiological properties have been shown to be sensitive to experimental conditions</w:t>
      </w:r>
      <w:r w:rsidR="002C2A17">
        <w:rPr>
          <w:lang w:val="en-CA"/>
        </w:rPr>
        <w:t xml:space="preserve">, thus directly comparing them between experiments could lead to inconsistent results. </w:t>
      </w:r>
      <w:r w:rsidR="008964E9">
        <w:rPr>
          <w:lang w:val="en-CA"/>
        </w:rPr>
        <w:t>Here, I characterize t</w:t>
      </w:r>
      <w:r w:rsidR="00C51F82">
        <w:rPr>
          <w:lang w:val="en-CA"/>
        </w:rPr>
        <w:t>he general effects of experimental solution composition</w:t>
      </w:r>
      <w:r w:rsidR="008964E9">
        <w:rPr>
          <w:lang w:val="en-CA"/>
        </w:rPr>
        <w:t xml:space="preserve"> </w:t>
      </w:r>
      <w:r w:rsidR="00C51F82">
        <w:rPr>
          <w:lang w:val="en-CA"/>
        </w:rPr>
        <w:t xml:space="preserve">differences </w:t>
      </w:r>
      <w:r w:rsidR="008964E9">
        <w:rPr>
          <w:lang w:val="en-CA"/>
        </w:rPr>
        <w:t xml:space="preserve">on </w:t>
      </w:r>
      <w:r w:rsidR="00575BFD">
        <w:rPr>
          <w:lang w:val="en-CA"/>
        </w:rPr>
        <w:t>the reported ephys measurements.</w:t>
      </w:r>
      <w:r w:rsidR="00CD4A0A">
        <w:rPr>
          <w:lang w:val="en-CA"/>
        </w:rPr>
        <w:t xml:space="preserve"> </w:t>
      </w:r>
      <w:r w:rsidR="00485ED1">
        <w:rPr>
          <w:lang w:val="en-CA"/>
        </w:rPr>
        <w:t xml:space="preserve">For that purpose, </w:t>
      </w:r>
      <w:r w:rsidR="00DC4E27">
        <w:rPr>
          <w:lang w:val="en-CA"/>
        </w:rPr>
        <w:t>I employ text-mining, supplemented with</w:t>
      </w:r>
      <w:r w:rsidR="00E30E27">
        <w:rPr>
          <w:lang w:val="en-CA"/>
        </w:rPr>
        <w:t xml:space="preserve"> manual curation to gather experimental solution </w:t>
      </w:r>
      <w:r w:rsidR="00811F7A">
        <w:rPr>
          <w:lang w:val="en-CA"/>
        </w:rPr>
        <w:t>information from published neurophysiological articles</w:t>
      </w:r>
      <w:r w:rsidR="00953750">
        <w:rPr>
          <w:lang w:val="en-CA"/>
        </w:rPr>
        <w:t xml:space="preserve">. I integrate the extracted information into the existing NeuroElectro </w:t>
      </w:r>
      <w:r w:rsidR="007C5CB0">
        <w:rPr>
          <w:lang w:val="en-CA"/>
        </w:rPr>
        <w:t>database</w:t>
      </w:r>
      <w:r w:rsidR="00053711">
        <w:rPr>
          <w:lang w:val="en-CA"/>
        </w:rPr>
        <w:t xml:space="preserve">, which contains the electrophysiology, neuron type and experimental conditions information (temperature, electrode type, animal age, etc.) from </w:t>
      </w:r>
      <w:r w:rsidR="0024358C">
        <w:rPr>
          <w:lang w:val="en-CA"/>
        </w:rPr>
        <w:t xml:space="preserve">the above </w:t>
      </w:r>
      <w:r w:rsidR="00884A17">
        <w:rPr>
          <w:lang w:val="en-CA"/>
        </w:rPr>
        <w:t>neuroscientific literature</w:t>
      </w:r>
      <w:r w:rsidR="0024358C">
        <w:rPr>
          <w:lang w:val="en-CA"/>
        </w:rPr>
        <w:t>.</w:t>
      </w:r>
      <w:r w:rsidR="007A5BB8">
        <w:rPr>
          <w:lang w:val="en-CA"/>
        </w:rPr>
        <w:t xml:space="preserve"> </w:t>
      </w:r>
      <w:r w:rsidR="00584656">
        <w:rPr>
          <w:lang w:val="en-CA"/>
        </w:rPr>
        <w:t>Exploring commonly used experimental solution recipes</w:t>
      </w:r>
      <w:r w:rsidR="007A5BB8">
        <w:rPr>
          <w:lang w:val="en-CA"/>
        </w:rPr>
        <w:t xml:space="preserve">, </w:t>
      </w:r>
      <w:r w:rsidR="00937469">
        <w:rPr>
          <w:lang w:val="en-CA"/>
        </w:rPr>
        <w:t xml:space="preserve">I found the effect of solution compositions </w:t>
      </w:r>
      <w:r w:rsidR="00C11AD7">
        <w:rPr>
          <w:lang w:val="en-CA"/>
        </w:rPr>
        <w:t>of</w:t>
      </w:r>
      <w:r w:rsidR="00285835">
        <w:rPr>
          <w:lang w:val="en-CA"/>
        </w:rPr>
        <w:t xml:space="preserve"> explaining</w:t>
      </w:r>
      <w:r w:rsidR="00937469">
        <w:rPr>
          <w:lang w:val="en-CA"/>
        </w:rPr>
        <w:t xml:space="preserve"> variance in electrophysiological properties to be small</w:t>
      </w:r>
      <w:r w:rsidR="00285835">
        <w:rPr>
          <w:lang w:val="en-CA"/>
        </w:rPr>
        <w:t>, relative</w:t>
      </w:r>
      <w:r w:rsidR="000D62FA">
        <w:rPr>
          <w:lang w:val="en-CA"/>
        </w:rPr>
        <w:t xml:space="preserve"> to the amount of </w:t>
      </w:r>
      <w:r w:rsidR="007063EE">
        <w:rPr>
          <w:lang w:val="en-CA"/>
        </w:rPr>
        <w:t xml:space="preserve">the existing </w:t>
      </w:r>
      <w:r w:rsidR="000D62FA">
        <w:rPr>
          <w:lang w:val="en-CA"/>
        </w:rPr>
        <w:t>ephys variability</w:t>
      </w:r>
      <w:r w:rsidR="00285835">
        <w:rPr>
          <w:lang w:val="en-CA"/>
        </w:rPr>
        <w:t>.</w:t>
      </w:r>
      <w:r w:rsidR="00937469">
        <w:rPr>
          <w:lang w:val="en-CA"/>
        </w:rPr>
        <w:t xml:space="preserve"> </w:t>
      </w:r>
      <w:r w:rsidR="005F69FE">
        <w:rPr>
          <w:lang w:val="en-CA"/>
        </w:rPr>
        <w:t>Then</w:t>
      </w:r>
      <w:r w:rsidR="00D01B67">
        <w:rPr>
          <w:lang w:val="en-CA"/>
        </w:rPr>
        <w:t xml:space="preserve">, </w:t>
      </w:r>
      <w:r w:rsidR="00937469">
        <w:rPr>
          <w:lang w:val="en-CA"/>
        </w:rPr>
        <w:t xml:space="preserve">I created models for </w:t>
      </w:r>
      <w:r w:rsidR="00BE1B42">
        <w:rPr>
          <w:lang w:val="en-CA"/>
        </w:rPr>
        <w:t xml:space="preserve">predicting the variability of </w:t>
      </w:r>
      <w:r w:rsidR="00937469">
        <w:rPr>
          <w:lang w:val="en-CA"/>
        </w:rPr>
        <w:t>ephys properties commonly reported by neurophysiologists</w:t>
      </w:r>
      <w:r w:rsidR="008A2E2C">
        <w:rPr>
          <w:lang w:val="en-CA"/>
        </w:rPr>
        <w:t>, using the available experimental conditions information</w:t>
      </w:r>
      <w:r w:rsidR="00937469">
        <w:rPr>
          <w:lang w:val="en-CA"/>
        </w:rPr>
        <w:t xml:space="preserve">. </w:t>
      </w:r>
      <w:r w:rsidR="00EF4B0F">
        <w:rPr>
          <w:lang w:val="en-CA"/>
        </w:rPr>
        <w:t>These</w:t>
      </w:r>
      <w:r w:rsidR="00937469">
        <w:rPr>
          <w:lang w:val="en-CA"/>
        </w:rPr>
        <w:t xml:space="preserve"> models can be used to remove a portion of the ephys variance when comparing results from different experiments, </w:t>
      </w:r>
      <w:r w:rsidR="001D6208">
        <w:rPr>
          <w:lang w:val="en-CA"/>
        </w:rPr>
        <w:t xml:space="preserve">generally </w:t>
      </w:r>
      <w:r w:rsidR="00937469">
        <w:rPr>
          <w:lang w:val="en-CA"/>
        </w:rPr>
        <w:t xml:space="preserve">making such comparisons more reliable. To validate </w:t>
      </w:r>
      <w:r w:rsidR="009B39EF">
        <w:rPr>
          <w:lang w:val="en-CA"/>
        </w:rPr>
        <w:t>the</w:t>
      </w:r>
      <w:r w:rsidR="006961A8">
        <w:rPr>
          <w:lang w:val="en-CA"/>
        </w:rPr>
        <w:t>ir</w:t>
      </w:r>
      <w:r w:rsidR="009B39EF">
        <w:rPr>
          <w:lang w:val="en-CA"/>
        </w:rPr>
        <w:t xml:space="preserve"> performance</w:t>
      </w:r>
      <w:r w:rsidR="00937469">
        <w:rPr>
          <w:lang w:val="en-CA"/>
        </w:rPr>
        <w:t>,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3" w:name="_Toc153357227"/>
      <w:bookmarkStart w:id="4" w:name="_Toc157169035"/>
      <w:bookmarkStart w:id="5" w:name="_Toc468464382"/>
      <w:r w:rsidRPr="00E94CAE">
        <w:lastRenderedPageBreak/>
        <w:t>Preface</w:t>
      </w:r>
      <w:bookmarkEnd w:id="3"/>
      <w:bookmarkEnd w:id="4"/>
      <w:bookmarkEnd w:id="5"/>
    </w:p>
    <w:p w14:paraId="53BE1571" w14:textId="77777777" w:rsidR="00B83F29" w:rsidRDefault="00B83F29" w:rsidP="00F019C2">
      <w:pPr>
        <w:jc w:val="both"/>
      </w:pPr>
    </w:p>
    <w:p w14:paraId="367351D1" w14:textId="022CF406" w:rsidR="00A06BCB" w:rsidRDefault="00C63D88" w:rsidP="0025709F">
      <w:pPr>
        <w:jc w:val="both"/>
      </w:pPr>
      <w:r>
        <w:t xml:space="preserve">Under the supervision of Dr. Paul </w:t>
      </w:r>
      <w:proofErr w:type="spellStart"/>
      <w:r>
        <w:t>Pavlidis</w:t>
      </w:r>
      <w:proofErr w:type="spellEnd"/>
      <w:r>
        <w:t xml:space="preserve">, I conducted and authored the work presented henceforth. </w:t>
      </w:r>
    </w:p>
    <w:p w14:paraId="0555F057" w14:textId="77777777" w:rsidR="0070718A" w:rsidRDefault="0070718A" w:rsidP="0025709F">
      <w:pPr>
        <w:jc w:val="both"/>
      </w:pPr>
    </w:p>
    <w:p w14:paraId="4CF1DACC" w14:textId="7F5549FB" w:rsidR="0070718A" w:rsidRDefault="0070718A" w:rsidP="0025709F">
      <w:pPr>
        <w:jc w:val="both"/>
      </w:pPr>
      <w:r>
        <w:t xml:space="preserve">A version of this work will be submitted to a peer reviewed journal for publication. Dmitry Tebaykin, </w:t>
      </w:r>
      <w:proofErr w:type="spellStart"/>
      <w:r>
        <w:t>Shreejoy</w:t>
      </w:r>
      <w:proofErr w:type="spellEnd"/>
      <w:r>
        <w:t xml:space="preserve"> J. </w:t>
      </w:r>
      <w:proofErr w:type="spellStart"/>
      <w:r>
        <w:t>Tripathy</w:t>
      </w:r>
      <w:proofErr w:type="spellEnd"/>
      <w:r>
        <w:t xml:space="preserve">, Brenna Li, </w:t>
      </w:r>
      <w:r w:rsidR="004C73F0">
        <w:t xml:space="preserve">Paul </w:t>
      </w:r>
      <w:proofErr w:type="spellStart"/>
      <w:r w:rsidR="004C73F0">
        <w:t>Pavlidis</w:t>
      </w:r>
      <w:proofErr w:type="spellEnd"/>
      <w:r w:rsidR="006B52CB">
        <w:t>. Experimental solution compositions assis</w:t>
      </w:r>
      <w:r w:rsidR="00A7595B">
        <w:t>t in modeling the variability of</w:t>
      </w:r>
      <w:r w:rsidR="006B52CB">
        <w:t xml:space="preserve"> </w:t>
      </w:r>
      <w:r w:rsidR="00E514E0">
        <w:t>reported</w:t>
      </w:r>
      <w:r w:rsidR="008C3578">
        <w:t xml:space="preserve"> neuron</w:t>
      </w:r>
      <w:r w:rsidR="00E17916">
        <w:t xml:space="preserve"> electrophysiology</w:t>
      </w:r>
      <w:r w:rsidR="006B52CB">
        <w:t xml:space="preserve"> properties (in preparation).</w:t>
      </w:r>
    </w:p>
    <w:p w14:paraId="2191A034" w14:textId="77777777" w:rsidR="005440A8" w:rsidRDefault="005440A8" w:rsidP="0025709F">
      <w:pPr>
        <w:jc w:val="both"/>
      </w:pPr>
    </w:p>
    <w:p w14:paraId="6ABBA3AF" w14:textId="18E93559" w:rsidR="005440A8" w:rsidRDefault="007F3726" w:rsidP="0025709F">
      <w:pPr>
        <w:jc w:val="both"/>
      </w:pPr>
      <w:proofErr w:type="spellStart"/>
      <w:r>
        <w:t>Shreejoy</w:t>
      </w:r>
      <w:proofErr w:type="spellEnd"/>
      <w:r>
        <w:t xml:space="preserve"> J. </w:t>
      </w:r>
      <w:proofErr w:type="spellStart"/>
      <w:r>
        <w:t>Tripathy</w:t>
      </w:r>
      <w:proofErr w:type="spellEnd"/>
      <w:r w:rsidR="00D96169">
        <w:t xml:space="preserve"> and I</w:t>
      </w:r>
      <w:r>
        <w:t xml:space="preserve"> co-developed large parts of NeuroElectro</w:t>
      </w:r>
      <w:r w:rsidR="00D96169">
        <w:t xml:space="preserve">.org, </w:t>
      </w:r>
      <w:r w:rsidR="00DC6A25">
        <w:t>including ephys data aggregation, normalization and</w:t>
      </w:r>
      <w:r w:rsidR="00F77DB5">
        <w:t xml:space="preserve"> </w:t>
      </w:r>
      <w:r w:rsidR="00097006">
        <w:t>data export</w:t>
      </w:r>
      <w:r w:rsidR="00613E16">
        <w:t>. Additionally, we extended</w:t>
      </w:r>
      <w:r w:rsidR="008B5CA0">
        <w:t xml:space="preserve"> the</w:t>
      </w:r>
      <w:r w:rsidR="00CC38E0">
        <w:t xml:space="preserve"> design</w:t>
      </w:r>
      <w:r w:rsidR="008B5CA0">
        <w:t xml:space="preserve"> and implementation</w:t>
      </w:r>
      <w:r w:rsidR="00CC38E0">
        <w:t xml:space="preserve"> </w:t>
      </w:r>
      <w:r w:rsidR="00DC4408">
        <w:t>of the NeuroElectro database</w:t>
      </w:r>
      <w:r w:rsidR="006843B0">
        <w:t xml:space="preserve">. </w:t>
      </w:r>
      <w:r w:rsidR="003E5ADC">
        <w:t xml:space="preserve">Brenna Li, James Liu, Patrick Savage, Nathalie </w:t>
      </w:r>
      <w:proofErr w:type="spellStart"/>
      <w:r w:rsidR="003E5ADC">
        <w:t>Binnion</w:t>
      </w:r>
      <w:proofErr w:type="spellEnd"/>
      <w:r w:rsidR="003E5ADC">
        <w:t xml:space="preserve">, Kerrie </w:t>
      </w:r>
      <w:proofErr w:type="spellStart"/>
      <w:r w:rsidR="003E5ADC">
        <w:t>Tsigounis</w:t>
      </w:r>
      <w:proofErr w:type="spellEnd"/>
      <w:r w:rsidR="003E5ADC">
        <w:t xml:space="preserve">, Ryan </w:t>
      </w:r>
      <w:proofErr w:type="spellStart"/>
      <w:r w:rsidR="003E5ADC">
        <w:t>Sefid</w:t>
      </w:r>
      <w:proofErr w:type="spellEnd"/>
      <w:r w:rsidR="00EF5BCE">
        <w:t>, Dawson Born, Ellie Hogan</w:t>
      </w:r>
      <w:r w:rsidR="003E5ADC">
        <w:t xml:space="preserve"> and Athanasios </w:t>
      </w:r>
      <w:proofErr w:type="spellStart"/>
      <w:r w:rsidR="003E5ADC">
        <w:t>Kritharis</w:t>
      </w:r>
      <w:proofErr w:type="spellEnd"/>
      <w:r w:rsidR="003E5ADC">
        <w:t xml:space="preserve"> </w:t>
      </w:r>
      <w:r w:rsidR="00464154">
        <w:t>formed the NeuroElectro curation team, dramatically increasing the number of c</w:t>
      </w:r>
      <w:r w:rsidR="00B30E6A">
        <w:t>urated articles in the database and helping to validate</w:t>
      </w:r>
      <w:r w:rsidR="00154931">
        <w:t xml:space="preserve"> the performance of the text-mining algorithms.</w:t>
      </w:r>
    </w:p>
    <w:p w14:paraId="74AAAC30" w14:textId="77777777" w:rsidR="003E5ADC" w:rsidRPr="00E94CAE" w:rsidRDefault="003E5ADC" w:rsidP="0025709F">
      <w:pPr>
        <w:jc w:val="both"/>
      </w:pPr>
    </w:p>
    <w:p w14:paraId="523F7393" w14:textId="77777777" w:rsidR="00E9753B" w:rsidRDefault="00E9753B" w:rsidP="00AF5C72">
      <w:pPr>
        <w:pStyle w:val="Heading8"/>
      </w:pPr>
      <w:bookmarkStart w:id="6" w:name="_Toc153357228"/>
      <w:bookmarkStart w:id="7" w:name="_Toc157169036"/>
      <w:bookmarkStart w:id="8" w:name="_Toc468464383"/>
      <w:r w:rsidRPr="00E94CAE">
        <w:lastRenderedPageBreak/>
        <w:t>Table of Contents</w:t>
      </w:r>
      <w:bookmarkEnd w:id="6"/>
      <w:bookmarkEnd w:id="7"/>
      <w:bookmarkEnd w:id="8"/>
    </w:p>
    <w:p w14:paraId="6741B9EC" w14:textId="77777777" w:rsidR="00E9753B" w:rsidRPr="00352C1F" w:rsidRDefault="00E9753B" w:rsidP="00014D18"/>
    <w:p w14:paraId="6E55D339" w14:textId="77777777" w:rsidR="005E2DF9" w:rsidRPr="005E2DF9" w:rsidRDefault="00E9753B" w:rsidP="005E2DF9">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5E2DF9" w:rsidRPr="005E2DF9">
        <w:rPr>
          <w:b/>
          <w:noProof/>
        </w:rPr>
        <w:t>Abstract</w:t>
      </w:r>
      <w:r w:rsidR="005E2DF9" w:rsidRPr="005E2DF9">
        <w:rPr>
          <w:b/>
          <w:noProof/>
        </w:rPr>
        <w:tab/>
      </w:r>
      <w:r w:rsidR="005E2DF9" w:rsidRPr="005E2DF9">
        <w:rPr>
          <w:b/>
          <w:noProof/>
        </w:rPr>
        <w:fldChar w:fldCharType="begin"/>
      </w:r>
      <w:r w:rsidR="005E2DF9" w:rsidRPr="005E2DF9">
        <w:rPr>
          <w:b/>
          <w:noProof/>
        </w:rPr>
        <w:instrText xml:space="preserve"> PAGEREF _Toc468464381 \h </w:instrText>
      </w:r>
      <w:r w:rsidR="005E2DF9" w:rsidRPr="005E2DF9">
        <w:rPr>
          <w:b/>
          <w:noProof/>
        </w:rPr>
      </w:r>
      <w:r w:rsidR="005E2DF9" w:rsidRPr="005E2DF9">
        <w:rPr>
          <w:b/>
          <w:noProof/>
        </w:rPr>
        <w:fldChar w:fldCharType="separate"/>
      </w:r>
      <w:r w:rsidR="005E2DF9" w:rsidRPr="005E2DF9">
        <w:rPr>
          <w:b/>
          <w:noProof/>
        </w:rPr>
        <w:t>2</w:t>
      </w:r>
      <w:r w:rsidR="005E2DF9" w:rsidRPr="005E2DF9">
        <w:rPr>
          <w:b/>
          <w:noProof/>
        </w:rPr>
        <w:fldChar w:fldCharType="end"/>
      </w:r>
    </w:p>
    <w:p w14:paraId="6D9517AF"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Preface</w:t>
      </w:r>
      <w:r w:rsidRPr="005E2DF9">
        <w:rPr>
          <w:b/>
          <w:noProof/>
        </w:rPr>
        <w:tab/>
      </w:r>
      <w:r w:rsidRPr="005E2DF9">
        <w:rPr>
          <w:b/>
          <w:noProof/>
        </w:rPr>
        <w:fldChar w:fldCharType="begin"/>
      </w:r>
      <w:r w:rsidRPr="005E2DF9">
        <w:rPr>
          <w:b/>
          <w:noProof/>
        </w:rPr>
        <w:instrText xml:space="preserve"> PAGEREF _Toc468464382 \h </w:instrText>
      </w:r>
      <w:r w:rsidRPr="005E2DF9">
        <w:rPr>
          <w:b/>
          <w:noProof/>
        </w:rPr>
      </w:r>
      <w:r w:rsidRPr="005E2DF9">
        <w:rPr>
          <w:b/>
          <w:noProof/>
        </w:rPr>
        <w:fldChar w:fldCharType="separate"/>
      </w:r>
      <w:r w:rsidRPr="005E2DF9">
        <w:rPr>
          <w:b/>
          <w:noProof/>
        </w:rPr>
        <w:t>3</w:t>
      </w:r>
      <w:r w:rsidRPr="005E2DF9">
        <w:rPr>
          <w:b/>
          <w:noProof/>
        </w:rPr>
        <w:fldChar w:fldCharType="end"/>
      </w:r>
    </w:p>
    <w:p w14:paraId="0BBA76A9"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Table of Contents</w:t>
      </w:r>
      <w:r w:rsidRPr="005E2DF9">
        <w:rPr>
          <w:b/>
          <w:noProof/>
        </w:rPr>
        <w:tab/>
      </w:r>
      <w:r w:rsidRPr="005E2DF9">
        <w:rPr>
          <w:b/>
          <w:noProof/>
        </w:rPr>
        <w:fldChar w:fldCharType="begin"/>
      </w:r>
      <w:r w:rsidRPr="005E2DF9">
        <w:rPr>
          <w:b/>
          <w:noProof/>
        </w:rPr>
        <w:instrText xml:space="preserve"> PAGEREF _Toc468464383 \h </w:instrText>
      </w:r>
      <w:r w:rsidRPr="005E2DF9">
        <w:rPr>
          <w:b/>
          <w:noProof/>
        </w:rPr>
      </w:r>
      <w:r w:rsidRPr="005E2DF9">
        <w:rPr>
          <w:b/>
          <w:noProof/>
        </w:rPr>
        <w:fldChar w:fldCharType="separate"/>
      </w:r>
      <w:r w:rsidRPr="005E2DF9">
        <w:rPr>
          <w:b/>
          <w:noProof/>
        </w:rPr>
        <w:t>4</w:t>
      </w:r>
      <w:r w:rsidRPr="005E2DF9">
        <w:rPr>
          <w:b/>
          <w:noProof/>
        </w:rPr>
        <w:fldChar w:fldCharType="end"/>
      </w:r>
    </w:p>
    <w:p w14:paraId="0B66DC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Tables</w:t>
      </w:r>
      <w:r w:rsidRPr="005E2DF9">
        <w:rPr>
          <w:b/>
          <w:noProof/>
        </w:rPr>
        <w:tab/>
      </w:r>
      <w:r w:rsidRPr="005E2DF9">
        <w:rPr>
          <w:b/>
          <w:noProof/>
        </w:rPr>
        <w:fldChar w:fldCharType="begin"/>
      </w:r>
      <w:r w:rsidRPr="005E2DF9">
        <w:rPr>
          <w:b/>
          <w:noProof/>
        </w:rPr>
        <w:instrText xml:space="preserve"> PAGEREF _Toc468464384 \h </w:instrText>
      </w:r>
      <w:r w:rsidRPr="005E2DF9">
        <w:rPr>
          <w:b/>
          <w:noProof/>
        </w:rPr>
      </w:r>
      <w:r w:rsidRPr="005E2DF9">
        <w:rPr>
          <w:b/>
          <w:noProof/>
        </w:rPr>
        <w:fldChar w:fldCharType="separate"/>
      </w:r>
      <w:r w:rsidRPr="005E2DF9">
        <w:rPr>
          <w:b/>
          <w:noProof/>
        </w:rPr>
        <w:t>7</w:t>
      </w:r>
      <w:r w:rsidRPr="005E2DF9">
        <w:rPr>
          <w:b/>
          <w:noProof/>
        </w:rPr>
        <w:fldChar w:fldCharType="end"/>
      </w:r>
    </w:p>
    <w:p w14:paraId="0413DFF3"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Figures</w:t>
      </w:r>
      <w:r w:rsidRPr="005E2DF9">
        <w:rPr>
          <w:b/>
          <w:noProof/>
        </w:rPr>
        <w:tab/>
      </w:r>
      <w:r w:rsidRPr="005E2DF9">
        <w:rPr>
          <w:b/>
          <w:noProof/>
        </w:rPr>
        <w:fldChar w:fldCharType="begin"/>
      </w:r>
      <w:r w:rsidRPr="005E2DF9">
        <w:rPr>
          <w:b/>
          <w:noProof/>
        </w:rPr>
        <w:instrText xml:space="preserve"> PAGEREF _Toc468464385 \h </w:instrText>
      </w:r>
      <w:r w:rsidRPr="005E2DF9">
        <w:rPr>
          <w:b/>
          <w:noProof/>
        </w:rPr>
      </w:r>
      <w:r w:rsidRPr="005E2DF9">
        <w:rPr>
          <w:b/>
          <w:noProof/>
        </w:rPr>
        <w:fldChar w:fldCharType="separate"/>
      </w:r>
      <w:r w:rsidRPr="005E2DF9">
        <w:rPr>
          <w:b/>
          <w:noProof/>
        </w:rPr>
        <w:t>8</w:t>
      </w:r>
      <w:r w:rsidRPr="005E2DF9">
        <w:rPr>
          <w:b/>
          <w:noProof/>
        </w:rPr>
        <w:fldChar w:fldCharType="end"/>
      </w:r>
    </w:p>
    <w:p w14:paraId="098313DE"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Glossary</w:t>
      </w:r>
      <w:r w:rsidRPr="005E2DF9">
        <w:rPr>
          <w:b/>
          <w:noProof/>
        </w:rPr>
        <w:tab/>
      </w:r>
      <w:r w:rsidRPr="005E2DF9">
        <w:rPr>
          <w:b/>
          <w:noProof/>
        </w:rPr>
        <w:fldChar w:fldCharType="begin"/>
      </w:r>
      <w:r w:rsidRPr="005E2DF9">
        <w:rPr>
          <w:b/>
          <w:noProof/>
        </w:rPr>
        <w:instrText xml:space="preserve"> PAGEREF _Toc468464386 \h </w:instrText>
      </w:r>
      <w:r w:rsidRPr="005E2DF9">
        <w:rPr>
          <w:b/>
          <w:noProof/>
        </w:rPr>
      </w:r>
      <w:r w:rsidRPr="005E2DF9">
        <w:rPr>
          <w:b/>
          <w:noProof/>
        </w:rPr>
        <w:fldChar w:fldCharType="separate"/>
      </w:r>
      <w:r w:rsidRPr="005E2DF9">
        <w:rPr>
          <w:b/>
          <w:noProof/>
        </w:rPr>
        <w:t>12</w:t>
      </w:r>
      <w:r w:rsidRPr="005E2DF9">
        <w:rPr>
          <w:b/>
          <w:noProof/>
        </w:rPr>
        <w:fldChar w:fldCharType="end"/>
      </w:r>
    </w:p>
    <w:p w14:paraId="049DF4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Acknowledgements</w:t>
      </w:r>
      <w:r w:rsidRPr="005E2DF9">
        <w:rPr>
          <w:b/>
          <w:noProof/>
        </w:rPr>
        <w:tab/>
      </w:r>
      <w:r w:rsidRPr="005E2DF9">
        <w:rPr>
          <w:b/>
          <w:noProof/>
        </w:rPr>
        <w:fldChar w:fldCharType="begin"/>
      </w:r>
      <w:r w:rsidRPr="005E2DF9">
        <w:rPr>
          <w:b/>
          <w:noProof/>
        </w:rPr>
        <w:instrText xml:space="preserve"> PAGEREF _Toc468464387 \h </w:instrText>
      </w:r>
      <w:r w:rsidRPr="005E2DF9">
        <w:rPr>
          <w:b/>
          <w:noProof/>
        </w:rPr>
      </w:r>
      <w:r w:rsidRPr="005E2DF9">
        <w:rPr>
          <w:b/>
          <w:noProof/>
        </w:rPr>
        <w:fldChar w:fldCharType="separate"/>
      </w:r>
      <w:r w:rsidRPr="005E2DF9">
        <w:rPr>
          <w:b/>
          <w:noProof/>
        </w:rPr>
        <w:t>14</w:t>
      </w:r>
      <w:r w:rsidRPr="005E2DF9">
        <w:rPr>
          <w:b/>
          <w:noProof/>
        </w:rPr>
        <w:fldChar w:fldCharType="end"/>
      </w:r>
    </w:p>
    <w:p w14:paraId="3AA79C37" w14:textId="77777777" w:rsidR="005E2DF9" w:rsidRDefault="005E2DF9" w:rsidP="005E2DF9">
      <w:pPr>
        <w:pStyle w:val="TOC3"/>
        <w:ind w:left="0"/>
        <w:rPr>
          <w:rFonts w:asciiTheme="minorHAnsi" w:eastAsiaTheme="minorEastAsia" w:hAnsiTheme="minorHAnsi" w:cstheme="minorBidi"/>
          <w:noProof/>
          <w:szCs w:val="24"/>
        </w:rPr>
      </w:pPr>
      <w:r w:rsidRPr="005E2DF9">
        <w:rPr>
          <w:b/>
          <w:noProof/>
        </w:rPr>
        <w:t>Dedicati</w:t>
      </w:r>
      <w:r>
        <w:rPr>
          <w:noProof/>
        </w:rPr>
        <w:t>on</w:t>
      </w:r>
      <w:r>
        <w:rPr>
          <w:noProof/>
        </w:rPr>
        <w:tab/>
      </w:r>
      <w:r>
        <w:rPr>
          <w:noProof/>
        </w:rPr>
        <w:fldChar w:fldCharType="begin"/>
      </w:r>
      <w:r>
        <w:rPr>
          <w:noProof/>
        </w:rPr>
        <w:instrText xml:space="preserve"> PAGEREF _Toc468464388 \h </w:instrText>
      </w:r>
      <w:r>
        <w:rPr>
          <w:noProof/>
        </w:rPr>
      </w:r>
      <w:r>
        <w:rPr>
          <w:noProof/>
        </w:rPr>
        <w:fldChar w:fldCharType="separate"/>
      </w:r>
      <w:r>
        <w:rPr>
          <w:noProof/>
        </w:rPr>
        <w:t>15</w:t>
      </w:r>
      <w:r>
        <w:rPr>
          <w:noProof/>
        </w:rPr>
        <w:fldChar w:fldCharType="end"/>
      </w:r>
    </w:p>
    <w:p w14:paraId="4B20C47E" w14:textId="77777777" w:rsidR="005E2DF9" w:rsidRDefault="005E2DF9" w:rsidP="001E02A6">
      <w:pPr>
        <w:pStyle w:val="TOC1"/>
        <w:rPr>
          <w:rFonts w:asciiTheme="minorHAnsi" w:eastAsiaTheme="minorEastAsia" w:hAnsiTheme="minorHAnsi" w:cstheme="minorBidi"/>
          <w:noProof/>
        </w:rPr>
      </w:pPr>
      <w:r>
        <w:rPr>
          <w:noProof/>
        </w:rPr>
        <w:t>Chapter 1: Introduction</w:t>
      </w:r>
      <w:r>
        <w:rPr>
          <w:noProof/>
        </w:rPr>
        <w:tab/>
      </w:r>
      <w:r>
        <w:rPr>
          <w:noProof/>
        </w:rPr>
        <w:fldChar w:fldCharType="begin"/>
      </w:r>
      <w:r>
        <w:rPr>
          <w:noProof/>
        </w:rPr>
        <w:instrText xml:space="preserve"> PAGEREF _Toc468464389 \h </w:instrText>
      </w:r>
      <w:r>
        <w:rPr>
          <w:noProof/>
        </w:rPr>
      </w:r>
      <w:r>
        <w:rPr>
          <w:noProof/>
        </w:rPr>
        <w:fldChar w:fldCharType="separate"/>
      </w:r>
      <w:r>
        <w:rPr>
          <w:noProof/>
        </w:rPr>
        <w:t>16</w:t>
      </w:r>
      <w:r>
        <w:rPr>
          <w:noProof/>
        </w:rPr>
        <w:fldChar w:fldCharType="end"/>
      </w:r>
    </w:p>
    <w:p w14:paraId="431EFFCC" w14:textId="07A8DE7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1 History and early neurophysiological mechanisms</w:t>
      </w:r>
      <w:r w:rsidR="005E2DF9">
        <w:rPr>
          <w:noProof/>
        </w:rPr>
        <w:tab/>
      </w:r>
      <w:r w:rsidR="005E2DF9">
        <w:rPr>
          <w:noProof/>
        </w:rPr>
        <w:fldChar w:fldCharType="begin"/>
      </w:r>
      <w:r w:rsidR="005E2DF9">
        <w:rPr>
          <w:noProof/>
        </w:rPr>
        <w:instrText xml:space="preserve"> PAGEREF _Toc468464390 \h </w:instrText>
      </w:r>
      <w:r w:rsidR="005E2DF9">
        <w:rPr>
          <w:noProof/>
        </w:rPr>
      </w:r>
      <w:r w:rsidR="005E2DF9">
        <w:rPr>
          <w:noProof/>
        </w:rPr>
        <w:fldChar w:fldCharType="separate"/>
      </w:r>
      <w:r w:rsidR="005E2DF9">
        <w:rPr>
          <w:noProof/>
        </w:rPr>
        <w:t>17</w:t>
      </w:r>
      <w:r w:rsidR="005E2DF9">
        <w:rPr>
          <w:noProof/>
        </w:rPr>
        <w:fldChar w:fldCharType="end"/>
      </w:r>
    </w:p>
    <w:p w14:paraId="17480FC7" w14:textId="746BBD84"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2 Typical methodologies in electrophysiological experiments</w:t>
      </w:r>
      <w:r w:rsidR="005E2DF9">
        <w:rPr>
          <w:noProof/>
        </w:rPr>
        <w:tab/>
      </w:r>
      <w:r w:rsidR="005E2DF9">
        <w:rPr>
          <w:noProof/>
        </w:rPr>
        <w:fldChar w:fldCharType="begin"/>
      </w:r>
      <w:r w:rsidR="005E2DF9">
        <w:rPr>
          <w:noProof/>
        </w:rPr>
        <w:instrText xml:space="preserve"> PAGEREF _Toc468464391 \h </w:instrText>
      </w:r>
      <w:r w:rsidR="005E2DF9">
        <w:rPr>
          <w:noProof/>
        </w:rPr>
      </w:r>
      <w:r w:rsidR="005E2DF9">
        <w:rPr>
          <w:noProof/>
        </w:rPr>
        <w:fldChar w:fldCharType="separate"/>
      </w:r>
      <w:r w:rsidR="005E2DF9">
        <w:rPr>
          <w:noProof/>
        </w:rPr>
        <w:t>19</w:t>
      </w:r>
      <w:r w:rsidR="005E2DF9">
        <w:rPr>
          <w:noProof/>
        </w:rPr>
        <w:fldChar w:fldCharType="end"/>
      </w:r>
    </w:p>
    <w:p w14:paraId="4291F087" w14:textId="645270EE"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1.3 The search for causes of variance in reported electrophysiology values</w:t>
      </w:r>
      <w:r w:rsidR="005E2DF9">
        <w:rPr>
          <w:noProof/>
        </w:rPr>
        <w:tab/>
      </w:r>
      <w:r w:rsidR="005E2DF9">
        <w:rPr>
          <w:noProof/>
        </w:rPr>
        <w:fldChar w:fldCharType="begin"/>
      </w:r>
      <w:r w:rsidR="005E2DF9">
        <w:rPr>
          <w:noProof/>
        </w:rPr>
        <w:instrText xml:space="preserve"> PAGEREF _Toc468464392 \h </w:instrText>
      </w:r>
      <w:r w:rsidR="005E2DF9">
        <w:rPr>
          <w:noProof/>
        </w:rPr>
      </w:r>
      <w:r w:rsidR="005E2DF9">
        <w:rPr>
          <w:noProof/>
        </w:rPr>
        <w:fldChar w:fldCharType="separate"/>
      </w:r>
      <w:r w:rsidR="005E2DF9">
        <w:rPr>
          <w:noProof/>
        </w:rPr>
        <w:t>21</w:t>
      </w:r>
      <w:r w:rsidR="005E2DF9">
        <w:rPr>
          <w:noProof/>
        </w:rPr>
        <w:fldChar w:fldCharType="end"/>
      </w:r>
    </w:p>
    <w:p w14:paraId="73C53D76" w14:textId="49C33D97"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4 Machine learning multiple regression approaches</w:t>
      </w:r>
      <w:r w:rsidR="005E2DF9">
        <w:rPr>
          <w:noProof/>
        </w:rPr>
        <w:tab/>
      </w:r>
      <w:r w:rsidR="005E2DF9">
        <w:rPr>
          <w:noProof/>
        </w:rPr>
        <w:fldChar w:fldCharType="begin"/>
      </w:r>
      <w:r w:rsidR="005E2DF9">
        <w:rPr>
          <w:noProof/>
        </w:rPr>
        <w:instrText xml:space="preserve"> PAGEREF _Toc468464393 \h </w:instrText>
      </w:r>
      <w:r w:rsidR="005E2DF9">
        <w:rPr>
          <w:noProof/>
        </w:rPr>
      </w:r>
      <w:r w:rsidR="005E2DF9">
        <w:rPr>
          <w:noProof/>
        </w:rPr>
        <w:fldChar w:fldCharType="separate"/>
      </w:r>
      <w:r w:rsidR="005E2DF9">
        <w:rPr>
          <w:noProof/>
        </w:rPr>
        <w:t>22</w:t>
      </w:r>
      <w:r w:rsidR="005E2DF9">
        <w:rPr>
          <w:noProof/>
        </w:rPr>
        <w:fldChar w:fldCharType="end"/>
      </w:r>
    </w:p>
    <w:p w14:paraId="70D3D093" w14:textId="77777777" w:rsidR="005E2DF9" w:rsidRDefault="005E2DF9" w:rsidP="001E02A6">
      <w:pPr>
        <w:pStyle w:val="TOC1"/>
        <w:rPr>
          <w:rFonts w:asciiTheme="minorHAnsi" w:eastAsiaTheme="minorEastAsia" w:hAnsiTheme="minorHAnsi" w:cstheme="minorBidi"/>
          <w:noProof/>
        </w:rPr>
      </w:pPr>
      <w:r>
        <w:rPr>
          <w:noProof/>
        </w:rPr>
        <w:t>Chapter 2: Exploring experimental solution recipes extracted from published papers via automated text-mining and manual curation</w:t>
      </w:r>
      <w:r>
        <w:rPr>
          <w:noProof/>
        </w:rPr>
        <w:tab/>
      </w:r>
      <w:r>
        <w:rPr>
          <w:noProof/>
        </w:rPr>
        <w:fldChar w:fldCharType="begin"/>
      </w:r>
      <w:r>
        <w:rPr>
          <w:noProof/>
        </w:rPr>
        <w:instrText xml:space="preserve"> PAGEREF _Toc468464394 \h </w:instrText>
      </w:r>
      <w:r>
        <w:rPr>
          <w:noProof/>
        </w:rPr>
      </w:r>
      <w:r>
        <w:rPr>
          <w:noProof/>
        </w:rPr>
        <w:fldChar w:fldCharType="separate"/>
      </w:r>
      <w:r>
        <w:rPr>
          <w:noProof/>
        </w:rPr>
        <w:t>25</w:t>
      </w:r>
      <w:r>
        <w:rPr>
          <w:noProof/>
        </w:rPr>
        <w:fldChar w:fldCharType="end"/>
      </w:r>
    </w:p>
    <w:p w14:paraId="08F58939" w14:textId="621EAF9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1 Methods</w:t>
      </w:r>
      <w:r w:rsidR="005E2DF9">
        <w:rPr>
          <w:noProof/>
        </w:rPr>
        <w:tab/>
      </w:r>
      <w:r w:rsidR="005E2DF9">
        <w:rPr>
          <w:noProof/>
        </w:rPr>
        <w:fldChar w:fldCharType="begin"/>
      </w:r>
      <w:r w:rsidR="005E2DF9">
        <w:rPr>
          <w:noProof/>
        </w:rPr>
        <w:instrText xml:space="preserve"> PAGEREF _Toc468464395 \h </w:instrText>
      </w:r>
      <w:r w:rsidR="005E2DF9">
        <w:rPr>
          <w:noProof/>
        </w:rPr>
      </w:r>
      <w:r w:rsidR="005E2DF9">
        <w:rPr>
          <w:noProof/>
        </w:rPr>
        <w:fldChar w:fldCharType="separate"/>
      </w:r>
      <w:r w:rsidR="005E2DF9">
        <w:rPr>
          <w:noProof/>
        </w:rPr>
        <w:t>25</w:t>
      </w:r>
      <w:r w:rsidR="005E2DF9">
        <w:rPr>
          <w:noProof/>
        </w:rPr>
        <w:fldChar w:fldCharType="end"/>
      </w:r>
    </w:p>
    <w:p w14:paraId="4E9DFFE3" w14:textId="4E43C0C6"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2 Text-mining and curating electrophysiology-relevant chemical solutions</w:t>
      </w:r>
      <w:r w:rsidR="005E2DF9">
        <w:rPr>
          <w:noProof/>
        </w:rPr>
        <w:tab/>
      </w:r>
      <w:r w:rsidR="005E2DF9">
        <w:rPr>
          <w:noProof/>
        </w:rPr>
        <w:fldChar w:fldCharType="begin"/>
      </w:r>
      <w:r w:rsidR="005E2DF9">
        <w:rPr>
          <w:noProof/>
        </w:rPr>
        <w:instrText xml:space="preserve"> PAGEREF _Toc468464396 \h </w:instrText>
      </w:r>
      <w:r w:rsidR="005E2DF9">
        <w:rPr>
          <w:noProof/>
        </w:rPr>
      </w:r>
      <w:r w:rsidR="005E2DF9">
        <w:rPr>
          <w:noProof/>
        </w:rPr>
        <w:fldChar w:fldCharType="separate"/>
      </w:r>
      <w:r w:rsidR="005E2DF9">
        <w:rPr>
          <w:noProof/>
        </w:rPr>
        <w:t>26</w:t>
      </w:r>
      <w:r w:rsidR="005E2DF9">
        <w:rPr>
          <w:noProof/>
        </w:rPr>
        <w:fldChar w:fldCharType="end"/>
      </w:r>
    </w:p>
    <w:p w14:paraId="1E6E797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1 Specifics of the text-mining algorithm</w:t>
      </w:r>
      <w:r w:rsidRPr="000F3BC8">
        <w:rPr>
          <w:b/>
          <w:noProof/>
        </w:rPr>
        <w:tab/>
      </w:r>
      <w:r w:rsidRPr="000F3BC8">
        <w:rPr>
          <w:b/>
          <w:noProof/>
        </w:rPr>
        <w:fldChar w:fldCharType="begin"/>
      </w:r>
      <w:r w:rsidRPr="000F3BC8">
        <w:rPr>
          <w:b/>
          <w:noProof/>
        </w:rPr>
        <w:instrText xml:space="preserve"> PAGEREF _Toc468464397 \h </w:instrText>
      </w:r>
      <w:r w:rsidRPr="000F3BC8">
        <w:rPr>
          <w:b/>
          <w:noProof/>
        </w:rPr>
      </w:r>
      <w:r w:rsidRPr="000F3BC8">
        <w:rPr>
          <w:b/>
          <w:noProof/>
        </w:rPr>
        <w:fldChar w:fldCharType="separate"/>
      </w:r>
      <w:r w:rsidRPr="000F3BC8">
        <w:rPr>
          <w:b/>
          <w:noProof/>
        </w:rPr>
        <w:t>26</w:t>
      </w:r>
      <w:r w:rsidRPr="000F3BC8">
        <w:rPr>
          <w:b/>
          <w:noProof/>
        </w:rPr>
        <w:fldChar w:fldCharType="end"/>
      </w:r>
    </w:p>
    <w:p w14:paraId="0F358C97"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2 Manual curation methodology</w:t>
      </w:r>
      <w:r w:rsidRPr="000F3BC8">
        <w:rPr>
          <w:b/>
          <w:noProof/>
        </w:rPr>
        <w:tab/>
      </w:r>
      <w:r w:rsidRPr="000F3BC8">
        <w:rPr>
          <w:b/>
          <w:noProof/>
        </w:rPr>
        <w:fldChar w:fldCharType="begin"/>
      </w:r>
      <w:r w:rsidRPr="000F3BC8">
        <w:rPr>
          <w:b/>
          <w:noProof/>
        </w:rPr>
        <w:instrText xml:space="preserve"> PAGEREF _Toc468464398 \h </w:instrText>
      </w:r>
      <w:r w:rsidRPr="000F3BC8">
        <w:rPr>
          <w:b/>
          <w:noProof/>
        </w:rPr>
      </w:r>
      <w:r w:rsidRPr="000F3BC8">
        <w:rPr>
          <w:b/>
          <w:noProof/>
        </w:rPr>
        <w:fldChar w:fldCharType="separate"/>
      </w:r>
      <w:r w:rsidRPr="000F3BC8">
        <w:rPr>
          <w:b/>
          <w:noProof/>
        </w:rPr>
        <w:t>31</w:t>
      </w:r>
      <w:r w:rsidRPr="000F3BC8">
        <w:rPr>
          <w:b/>
          <w:noProof/>
        </w:rPr>
        <w:fldChar w:fldCharType="end"/>
      </w:r>
    </w:p>
    <w:p w14:paraId="145F3A99"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3 Data and code availability</w:t>
      </w:r>
      <w:r w:rsidRPr="000F3BC8">
        <w:rPr>
          <w:b/>
          <w:noProof/>
        </w:rPr>
        <w:tab/>
      </w:r>
      <w:r w:rsidRPr="000F3BC8">
        <w:rPr>
          <w:b/>
          <w:noProof/>
        </w:rPr>
        <w:fldChar w:fldCharType="begin"/>
      </w:r>
      <w:r w:rsidRPr="000F3BC8">
        <w:rPr>
          <w:b/>
          <w:noProof/>
        </w:rPr>
        <w:instrText xml:space="preserve"> PAGEREF _Toc468464399 \h </w:instrText>
      </w:r>
      <w:r w:rsidRPr="000F3BC8">
        <w:rPr>
          <w:b/>
          <w:noProof/>
        </w:rPr>
      </w:r>
      <w:r w:rsidRPr="000F3BC8">
        <w:rPr>
          <w:b/>
          <w:noProof/>
        </w:rPr>
        <w:fldChar w:fldCharType="separate"/>
      </w:r>
      <w:r w:rsidRPr="000F3BC8">
        <w:rPr>
          <w:b/>
          <w:noProof/>
        </w:rPr>
        <w:t>34</w:t>
      </w:r>
      <w:r w:rsidRPr="000F3BC8">
        <w:rPr>
          <w:b/>
          <w:noProof/>
        </w:rPr>
        <w:fldChar w:fldCharType="end"/>
      </w:r>
    </w:p>
    <w:p w14:paraId="2457CCD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2.2.4 Statistical exploration of experimental solution recipes</w:t>
      </w:r>
      <w:r w:rsidRPr="000F3BC8">
        <w:rPr>
          <w:b/>
          <w:noProof/>
        </w:rPr>
        <w:tab/>
      </w:r>
      <w:r w:rsidRPr="000F3BC8">
        <w:rPr>
          <w:b/>
          <w:noProof/>
        </w:rPr>
        <w:fldChar w:fldCharType="begin"/>
      </w:r>
      <w:r w:rsidRPr="000F3BC8">
        <w:rPr>
          <w:b/>
          <w:noProof/>
        </w:rPr>
        <w:instrText xml:space="preserve"> PAGEREF _Toc468464400 \h </w:instrText>
      </w:r>
      <w:r w:rsidRPr="000F3BC8">
        <w:rPr>
          <w:b/>
          <w:noProof/>
        </w:rPr>
      </w:r>
      <w:r w:rsidRPr="000F3BC8">
        <w:rPr>
          <w:b/>
          <w:noProof/>
        </w:rPr>
        <w:fldChar w:fldCharType="separate"/>
      </w:r>
      <w:r w:rsidRPr="000F3BC8">
        <w:rPr>
          <w:b/>
          <w:noProof/>
        </w:rPr>
        <w:t>35</w:t>
      </w:r>
      <w:r w:rsidRPr="000F3BC8">
        <w:rPr>
          <w:b/>
          <w:noProof/>
        </w:rPr>
        <w:fldChar w:fldCharType="end"/>
      </w:r>
    </w:p>
    <w:p w14:paraId="5759EBA2"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1 Data preprocessing</w:t>
      </w:r>
      <w:r w:rsidRPr="000F3BC8">
        <w:rPr>
          <w:b/>
          <w:noProof/>
        </w:rPr>
        <w:tab/>
      </w:r>
      <w:r w:rsidRPr="000F3BC8">
        <w:rPr>
          <w:b/>
          <w:noProof/>
        </w:rPr>
        <w:fldChar w:fldCharType="begin"/>
      </w:r>
      <w:r w:rsidRPr="000F3BC8">
        <w:rPr>
          <w:b/>
          <w:noProof/>
        </w:rPr>
        <w:instrText xml:space="preserve"> PAGEREF _Toc468464401 \h </w:instrText>
      </w:r>
      <w:r w:rsidRPr="000F3BC8">
        <w:rPr>
          <w:b/>
          <w:noProof/>
        </w:rPr>
      </w:r>
      <w:r w:rsidRPr="000F3BC8">
        <w:rPr>
          <w:b/>
          <w:noProof/>
        </w:rPr>
        <w:fldChar w:fldCharType="separate"/>
      </w:r>
      <w:r w:rsidRPr="000F3BC8">
        <w:rPr>
          <w:b/>
          <w:noProof/>
        </w:rPr>
        <w:t>35</w:t>
      </w:r>
      <w:r w:rsidRPr="000F3BC8">
        <w:rPr>
          <w:b/>
          <w:noProof/>
        </w:rPr>
        <w:fldChar w:fldCharType="end"/>
      </w:r>
    </w:p>
    <w:p w14:paraId="2FB1810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2 Exploration of common solution recipes</w:t>
      </w:r>
      <w:r w:rsidRPr="000F3BC8">
        <w:rPr>
          <w:b/>
          <w:noProof/>
        </w:rPr>
        <w:tab/>
      </w:r>
      <w:r w:rsidRPr="000F3BC8">
        <w:rPr>
          <w:b/>
          <w:noProof/>
        </w:rPr>
        <w:fldChar w:fldCharType="begin"/>
      </w:r>
      <w:r w:rsidRPr="000F3BC8">
        <w:rPr>
          <w:b/>
          <w:noProof/>
        </w:rPr>
        <w:instrText xml:space="preserve"> PAGEREF _Toc468464402 \h </w:instrText>
      </w:r>
      <w:r w:rsidRPr="000F3BC8">
        <w:rPr>
          <w:b/>
          <w:noProof/>
        </w:rPr>
      </w:r>
      <w:r w:rsidRPr="000F3BC8">
        <w:rPr>
          <w:b/>
          <w:noProof/>
        </w:rPr>
        <w:fldChar w:fldCharType="separate"/>
      </w:r>
      <w:r w:rsidRPr="000F3BC8">
        <w:rPr>
          <w:b/>
          <w:noProof/>
        </w:rPr>
        <w:t>37</w:t>
      </w:r>
      <w:r w:rsidRPr="000F3BC8">
        <w:rPr>
          <w:b/>
          <w:noProof/>
        </w:rPr>
        <w:fldChar w:fldCharType="end"/>
      </w:r>
    </w:p>
    <w:p w14:paraId="47B038A5" w14:textId="052C183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3 Results</w:t>
      </w:r>
      <w:r w:rsidR="005E2DF9">
        <w:rPr>
          <w:noProof/>
        </w:rPr>
        <w:tab/>
      </w:r>
      <w:r w:rsidR="005E2DF9">
        <w:rPr>
          <w:noProof/>
        </w:rPr>
        <w:fldChar w:fldCharType="begin"/>
      </w:r>
      <w:r w:rsidR="005E2DF9">
        <w:rPr>
          <w:noProof/>
        </w:rPr>
        <w:instrText xml:space="preserve"> PAGEREF _Toc468464403 \h </w:instrText>
      </w:r>
      <w:r w:rsidR="005E2DF9">
        <w:rPr>
          <w:noProof/>
        </w:rPr>
      </w:r>
      <w:r w:rsidR="005E2DF9">
        <w:rPr>
          <w:noProof/>
        </w:rPr>
        <w:fldChar w:fldCharType="separate"/>
      </w:r>
      <w:r w:rsidR="005E2DF9">
        <w:rPr>
          <w:noProof/>
        </w:rPr>
        <w:t>39</w:t>
      </w:r>
      <w:r w:rsidR="005E2DF9">
        <w:rPr>
          <w:noProof/>
        </w:rPr>
        <w:fldChar w:fldCharType="end"/>
      </w:r>
    </w:p>
    <w:p w14:paraId="4E79EDE1"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1 Evaluation of the text-mining and curation data extraction pipeline</w:t>
      </w:r>
      <w:r w:rsidRPr="000F3BC8">
        <w:rPr>
          <w:b/>
          <w:noProof/>
        </w:rPr>
        <w:tab/>
      </w:r>
      <w:r w:rsidRPr="000F3BC8">
        <w:rPr>
          <w:b/>
          <w:noProof/>
        </w:rPr>
        <w:fldChar w:fldCharType="begin"/>
      </w:r>
      <w:r w:rsidRPr="000F3BC8">
        <w:rPr>
          <w:b/>
          <w:noProof/>
        </w:rPr>
        <w:instrText xml:space="preserve"> PAGEREF _Toc468464404 \h </w:instrText>
      </w:r>
      <w:r w:rsidRPr="000F3BC8">
        <w:rPr>
          <w:b/>
          <w:noProof/>
        </w:rPr>
      </w:r>
      <w:r w:rsidRPr="000F3BC8">
        <w:rPr>
          <w:b/>
          <w:noProof/>
        </w:rPr>
        <w:fldChar w:fldCharType="separate"/>
      </w:r>
      <w:r w:rsidRPr="000F3BC8">
        <w:rPr>
          <w:b/>
          <w:noProof/>
        </w:rPr>
        <w:t>39</w:t>
      </w:r>
      <w:r w:rsidRPr="000F3BC8">
        <w:rPr>
          <w:b/>
          <w:noProof/>
        </w:rPr>
        <w:fldChar w:fldCharType="end"/>
      </w:r>
    </w:p>
    <w:p w14:paraId="36A7A5B5"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2 Analysis of experimental solution recipes used by neurophysiologists</w:t>
      </w:r>
      <w:r w:rsidRPr="000F3BC8">
        <w:rPr>
          <w:b/>
          <w:noProof/>
        </w:rPr>
        <w:tab/>
      </w:r>
      <w:r w:rsidRPr="000F3BC8">
        <w:rPr>
          <w:b/>
          <w:noProof/>
        </w:rPr>
        <w:fldChar w:fldCharType="begin"/>
      </w:r>
      <w:r w:rsidRPr="000F3BC8">
        <w:rPr>
          <w:b/>
          <w:noProof/>
        </w:rPr>
        <w:instrText xml:space="preserve"> PAGEREF _Toc468464405 \h </w:instrText>
      </w:r>
      <w:r w:rsidRPr="000F3BC8">
        <w:rPr>
          <w:b/>
          <w:noProof/>
        </w:rPr>
      </w:r>
      <w:r w:rsidRPr="000F3BC8">
        <w:rPr>
          <w:b/>
          <w:noProof/>
        </w:rPr>
        <w:fldChar w:fldCharType="separate"/>
      </w:r>
      <w:r w:rsidRPr="000F3BC8">
        <w:rPr>
          <w:b/>
          <w:noProof/>
        </w:rPr>
        <w:t>43</w:t>
      </w:r>
      <w:r w:rsidRPr="000F3BC8">
        <w:rPr>
          <w:b/>
          <w:noProof/>
        </w:rPr>
        <w:fldChar w:fldCharType="end"/>
      </w:r>
    </w:p>
    <w:p w14:paraId="588CE9D8" w14:textId="77777777" w:rsidR="005E2DF9" w:rsidRDefault="005E2DF9" w:rsidP="001E02A6">
      <w:pPr>
        <w:pStyle w:val="TOC1"/>
        <w:rPr>
          <w:rFonts w:asciiTheme="minorHAnsi" w:eastAsiaTheme="minorEastAsia" w:hAnsiTheme="minorHAnsi" w:cstheme="minorBidi"/>
          <w:noProof/>
        </w:rPr>
      </w:pPr>
      <w:r w:rsidRPr="003E0924">
        <w:rPr>
          <w:noProof/>
          <w:lang w:val="en-CA"/>
        </w:rPr>
        <w:t>Chapter 3: Explaining study-to-study variability of electrophysiological properties using experimental conditions</w:t>
      </w:r>
      <w:r>
        <w:rPr>
          <w:noProof/>
        </w:rPr>
        <w:tab/>
      </w:r>
      <w:r>
        <w:rPr>
          <w:noProof/>
        </w:rPr>
        <w:fldChar w:fldCharType="begin"/>
      </w:r>
      <w:r>
        <w:rPr>
          <w:noProof/>
        </w:rPr>
        <w:instrText xml:space="preserve"> PAGEREF _Toc468464406 \h </w:instrText>
      </w:r>
      <w:r>
        <w:rPr>
          <w:noProof/>
        </w:rPr>
      </w:r>
      <w:r>
        <w:rPr>
          <w:noProof/>
        </w:rPr>
        <w:fldChar w:fldCharType="separate"/>
      </w:r>
      <w:r>
        <w:rPr>
          <w:noProof/>
        </w:rPr>
        <w:t>50</w:t>
      </w:r>
      <w:r>
        <w:rPr>
          <w:noProof/>
        </w:rPr>
        <w:fldChar w:fldCharType="end"/>
      </w:r>
    </w:p>
    <w:p w14:paraId="30F3DC2F" w14:textId="0546B8CC"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3.1 Methods</w:t>
      </w:r>
      <w:r w:rsidR="005E2DF9">
        <w:rPr>
          <w:noProof/>
        </w:rPr>
        <w:tab/>
      </w:r>
      <w:r w:rsidR="005E2DF9">
        <w:rPr>
          <w:noProof/>
        </w:rPr>
        <w:fldChar w:fldCharType="begin"/>
      </w:r>
      <w:r w:rsidR="005E2DF9">
        <w:rPr>
          <w:noProof/>
        </w:rPr>
        <w:instrText xml:space="preserve"> PAGEREF _Toc468464407 \h </w:instrText>
      </w:r>
      <w:r w:rsidR="005E2DF9">
        <w:rPr>
          <w:noProof/>
        </w:rPr>
      </w:r>
      <w:r w:rsidR="005E2DF9">
        <w:rPr>
          <w:noProof/>
        </w:rPr>
        <w:fldChar w:fldCharType="separate"/>
      </w:r>
      <w:r w:rsidR="005E2DF9">
        <w:rPr>
          <w:noProof/>
        </w:rPr>
        <w:t>50</w:t>
      </w:r>
      <w:r w:rsidR="005E2DF9">
        <w:rPr>
          <w:noProof/>
        </w:rPr>
        <w:fldChar w:fldCharType="end"/>
      </w:r>
    </w:p>
    <w:p w14:paraId="1652D35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1 Modeling the effects of experimental conditions on the variability in electrophysiological properties</w:t>
      </w:r>
      <w:r w:rsidRPr="000F3BC8">
        <w:rPr>
          <w:b/>
          <w:noProof/>
        </w:rPr>
        <w:tab/>
      </w:r>
      <w:r w:rsidRPr="000F3BC8">
        <w:rPr>
          <w:b/>
          <w:noProof/>
        </w:rPr>
        <w:fldChar w:fldCharType="begin"/>
      </w:r>
      <w:r w:rsidRPr="000F3BC8">
        <w:rPr>
          <w:b/>
          <w:noProof/>
        </w:rPr>
        <w:instrText xml:space="preserve"> PAGEREF _Toc468464408 \h </w:instrText>
      </w:r>
      <w:r w:rsidRPr="000F3BC8">
        <w:rPr>
          <w:b/>
          <w:noProof/>
        </w:rPr>
      </w:r>
      <w:r w:rsidRPr="000F3BC8">
        <w:rPr>
          <w:b/>
          <w:noProof/>
        </w:rPr>
        <w:fldChar w:fldCharType="separate"/>
      </w:r>
      <w:r w:rsidRPr="000F3BC8">
        <w:rPr>
          <w:b/>
          <w:noProof/>
        </w:rPr>
        <w:t>50</w:t>
      </w:r>
      <w:r w:rsidRPr="000F3BC8">
        <w:rPr>
          <w:b/>
          <w:noProof/>
        </w:rPr>
        <w:fldChar w:fldCharType="end"/>
      </w:r>
    </w:p>
    <w:p w14:paraId="02816E8C"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1 Constructing univariate linear models</w:t>
      </w:r>
      <w:r w:rsidRPr="000F3BC8">
        <w:rPr>
          <w:b/>
          <w:noProof/>
        </w:rPr>
        <w:tab/>
      </w:r>
      <w:r w:rsidRPr="000F3BC8">
        <w:rPr>
          <w:b/>
          <w:noProof/>
        </w:rPr>
        <w:fldChar w:fldCharType="begin"/>
      </w:r>
      <w:r w:rsidRPr="000F3BC8">
        <w:rPr>
          <w:b/>
          <w:noProof/>
        </w:rPr>
        <w:instrText xml:space="preserve"> PAGEREF _Toc468464409 \h </w:instrText>
      </w:r>
      <w:r w:rsidRPr="000F3BC8">
        <w:rPr>
          <w:b/>
          <w:noProof/>
        </w:rPr>
      </w:r>
      <w:r w:rsidRPr="000F3BC8">
        <w:rPr>
          <w:b/>
          <w:noProof/>
        </w:rPr>
        <w:fldChar w:fldCharType="separate"/>
      </w:r>
      <w:r w:rsidRPr="000F3BC8">
        <w:rPr>
          <w:b/>
          <w:noProof/>
        </w:rPr>
        <w:t>51</w:t>
      </w:r>
      <w:r w:rsidRPr="000F3BC8">
        <w:rPr>
          <w:b/>
          <w:noProof/>
        </w:rPr>
        <w:fldChar w:fldCharType="end"/>
      </w:r>
    </w:p>
    <w:p w14:paraId="3A7A931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2 Multiple regression approach</w:t>
      </w:r>
      <w:r w:rsidRPr="000F3BC8">
        <w:rPr>
          <w:b/>
          <w:noProof/>
        </w:rPr>
        <w:tab/>
      </w:r>
      <w:r w:rsidRPr="000F3BC8">
        <w:rPr>
          <w:b/>
          <w:noProof/>
        </w:rPr>
        <w:fldChar w:fldCharType="begin"/>
      </w:r>
      <w:r w:rsidRPr="000F3BC8">
        <w:rPr>
          <w:b/>
          <w:noProof/>
        </w:rPr>
        <w:instrText xml:space="preserve"> PAGEREF _Toc468464410 \h </w:instrText>
      </w:r>
      <w:r w:rsidRPr="000F3BC8">
        <w:rPr>
          <w:b/>
          <w:noProof/>
        </w:rPr>
      </w:r>
      <w:r w:rsidRPr="000F3BC8">
        <w:rPr>
          <w:b/>
          <w:noProof/>
        </w:rPr>
        <w:fldChar w:fldCharType="separate"/>
      </w:r>
      <w:r w:rsidRPr="000F3BC8">
        <w:rPr>
          <w:b/>
          <w:noProof/>
        </w:rPr>
        <w:t>52</w:t>
      </w:r>
      <w:r w:rsidRPr="000F3BC8">
        <w:rPr>
          <w:b/>
          <w:noProof/>
        </w:rPr>
        <w:fldChar w:fldCharType="end"/>
      </w:r>
    </w:p>
    <w:p w14:paraId="0B6A26A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3 Incorporating only the highest predictive features into each ephys property model</w:t>
      </w:r>
      <w:r w:rsidRPr="000F3BC8">
        <w:rPr>
          <w:b/>
          <w:noProof/>
        </w:rPr>
        <w:tab/>
      </w:r>
      <w:r w:rsidRPr="000F3BC8">
        <w:rPr>
          <w:b/>
          <w:noProof/>
        </w:rPr>
        <w:fldChar w:fldCharType="begin"/>
      </w:r>
      <w:r w:rsidRPr="000F3BC8">
        <w:rPr>
          <w:b/>
          <w:noProof/>
        </w:rPr>
        <w:instrText xml:space="preserve"> PAGEREF _Toc468464411 \h </w:instrText>
      </w:r>
      <w:r w:rsidRPr="000F3BC8">
        <w:rPr>
          <w:b/>
          <w:noProof/>
        </w:rPr>
      </w:r>
      <w:r w:rsidRPr="000F3BC8">
        <w:rPr>
          <w:b/>
          <w:noProof/>
        </w:rPr>
        <w:fldChar w:fldCharType="separate"/>
      </w:r>
      <w:r w:rsidRPr="000F3BC8">
        <w:rPr>
          <w:b/>
          <w:noProof/>
        </w:rPr>
        <w:t>54</w:t>
      </w:r>
      <w:r w:rsidRPr="000F3BC8">
        <w:rPr>
          <w:b/>
          <w:noProof/>
        </w:rPr>
        <w:fldChar w:fldCharType="end"/>
      </w:r>
    </w:p>
    <w:p w14:paraId="025A068D"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2 Validating proposed ephys property models</w:t>
      </w:r>
      <w:r w:rsidRPr="000F3BC8">
        <w:rPr>
          <w:b/>
          <w:noProof/>
        </w:rPr>
        <w:tab/>
      </w:r>
      <w:r w:rsidRPr="000F3BC8">
        <w:rPr>
          <w:b/>
          <w:noProof/>
        </w:rPr>
        <w:fldChar w:fldCharType="begin"/>
      </w:r>
      <w:r w:rsidRPr="000F3BC8">
        <w:rPr>
          <w:b/>
          <w:noProof/>
        </w:rPr>
        <w:instrText xml:space="preserve"> PAGEREF _Toc468464412 \h </w:instrText>
      </w:r>
      <w:r w:rsidRPr="000F3BC8">
        <w:rPr>
          <w:b/>
          <w:noProof/>
        </w:rPr>
      </w:r>
      <w:r w:rsidRPr="000F3BC8">
        <w:rPr>
          <w:b/>
          <w:noProof/>
        </w:rPr>
        <w:fldChar w:fldCharType="separate"/>
      </w:r>
      <w:r w:rsidRPr="000F3BC8">
        <w:rPr>
          <w:b/>
          <w:noProof/>
        </w:rPr>
        <w:t>57</w:t>
      </w:r>
      <w:r w:rsidRPr="000F3BC8">
        <w:rPr>
          <w:b/>
          <w:noProof/>
        </w:rPr>
        <w:fldChar w:fldCharType="end"/>
      </w:r>
    </w:p>
    <w:p w14:paraId="52BA0AF1" w14:textId="77777777" w:rsidR="005E2DF9" w:rsidRDefault="005E2DF9" w:rsidP="001E02A6">
      <w:pPr>
        <w:pStyle w:val="TOC1"/>
        <w:rPr>
          <w:rFonts w:asciiTheme="minorHAnsi" w:eastAsiaTheme="minorEastAsia" w:hAnsiTheme="minorHAnsi" w:cstheme="minorBidi"/>
          <w:noProof/>
        </w:rPr>
      </w:pPr>
      <w:r w:rsidRPr="003E0924">
        <w:rPr>
          <w:noProof/>
          <w:lang w:val="en-CA"/>
        </w:rPr>
        <w:t>3.2 Results</w:t>
      </w:r>
      <w:r>
        <w:rPr>
          <w:noProof/>
        </w:rPr>
        <w:tab/>
      </w:r>
      <w:r>
        <w:rPr>
          <w:noProof/>
        </w:rPr>
        <w:fldChar w:fldCharType="begin"/>
      </w:r>
      <w:r>
        <w:rPr>
          <w:noProof/>
        </w:rPr>
        <w:instrText xml:space="preserve"> PAGEREF _Toc468464413 \h </w:instrText>
      </w:r>
      <w:r>
        <w:rPr>
          <w:noProof/>
        </w:rPr>
      </w:r>
      <w:r>
        <w:rPr>
          <w:noProof/>
        </w:rPr>
        <w:fldChar w:fldCharType="separate"/>
      </w:r>
      <w:r>
        <w:rPr>
          <w:noProof/>
        </w:rPr>
        <w:t>59</w:t>
      </w:r>
      <w:r>
        <w:rPr>
          <w:noProof/>
        </w:rPr>
        <w:fldChar w:fldCharType="end"/>
      </w:r>
    </w:p>
    <w:p w14:paraId="4642907A"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1 Dataset overview</w:t>
      </w:r>
      <w:r w:rsidRPr="000F3BC8">
        <w:rPr>
          <w:b/>
          <w:noProof/>
        </w:rPr>
        <w:tab/>
      </w:r>
      <w:r w:rsidRPr="000F3BC8">
        <w:rPr>
          <w:b/>
          <w:noProof/>
        </w:rPr>
        <w:fldChar w:fldCharType="begin"/>
      </w:r>
      <w:r w:rsidRPr="000F3BC8">
        <w:rPr>
          <w:b/>
          <w:noProof/>
        </w:rPr>
        <w:instrText xml:space="preserve"> PAGEREF _Toc468464414 \h </w:instrText>
      </w:r>
      <w:r w:rsidRPr="000F3BC8">
        <w:rPr>
          <w:b/>
          <w:noProof/>
        </w:rPr>
      </w:r>
      <w:r w:rsidRPr="000F3BC8">
        <w:rPr>
          <w:b/>
          <w:noProof/>
        </w:rPr>
        <w:fldChar w:fldCharType="separate"/>
      </w:r>
      <w:r w:rsidRPr="000F3BC8">
        <w:rPr>
          <w:b/>
          <w:noProof/>
        </w:rPr>
        <w:t>59</w:t>
      </w:r>
      <w:r w:rsidRPr="000F3BC8">
        <w:rPr>
          <w:b/>
          <w:noProof/>
        </w:rPr>
        <w:fldChar w:fldCharType="end"/>
      </w:r>
    </w:p>
    <w:p w14:paraId="02AD696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2 Assessing study-to-study electrophysiological variability</w:t>
      </w:r>
      <w:r w:rsidRPr="000F3BC8">
        <w:rPr>
          <w:b/>
          <w:noProof/>
        </w:rPr>
        <w:tab/>
      </w:r>
      <w:r w:rsidRPr="000F3BC8">
        <w:rPr>
          <w:b/>
          <w:noProof/>
        </w:rPr>
        <w:fldChar w:fldCharType="begin"/>
      </w:r>
      <w:r w:rsidRPr="000F3BC8">
        <w:rPr>
          <w:b/>
          <w:noProof/>
        </w:rPr>
        <w:instrText xml:space="preserve"> PAGEREF _Toc468464415 \h </w:instrText>
      </w:r>
      <w:r w:rsidRPr="000F3BC8">
        <w:rPr>
          <w:b/>
          <w:noProof/>
        </w:rPr>
      </w:r>
      <w:r w:rsidRPr="000F3BC8">
        <w:rPr>
          <w:b/>
          <w:noProof/>
        </w:rPr>
        <w:fldChar w:fldCharType="separate"/>
      </w:r>
      <w:r w:rsidRPr="000F3BC8">
        <w:rPr>
          <w:b/>
          <w:noProof/>
        </w:rPr>
        <w:t>63</w:t>
      </w:r>
      <w:r w:rsidRPr="000F3BC8">
        <w:rPr>
          <w:b/>
          <w:noProof/>
        </w:rPr>
        <w:fldChar w:fldCharType="end"/>
      </w:r>
    </w:p>
    <w:p w14:paraId="51B10FB2"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3 Modeling electrophysiological properties with experimental metadata</w:t>
      </w:r>
      <w:r w:rsidRPr="000F3BC8">
        <w:rPr>
          <w:b/>
          <w:noProof/>
        </w:rPr>
        <w:tab/>
      </w:r>
      <w:r w:rsidRPr="000F3BC8">
        <w:rPr>
          <w:b/>
          <w:noProof/>
        </w:rPr>
        <w:fldChar w:fldCharType="begin"/>
      </w:r>
      <w:r w:rsidRPr="000F3BC8">
        <w:rPr>
          <w:b/>
          <w:noProof/>
        </w:rPr>
        <w:instrText xml:space="preserve"> PAGEREF _Toc468464416 \h </w:instrText>
      </w:r>
      <w:r w:rsidRPr="000F3BC8">
        <w:rPr>
          <w:b/>
          <w:noProof/>
        </w:rPr>
      </w:r>
      <w:r w:rsidRPr="000F3BC8">
        <w:rPr>
          <w:b/>
          <w:noProof/>
        </w:rPr>
        <w:fldChar w:fldCharType="separate"/>
      </w:r>
      <w:r w:rsidRPr="000F3BC8">
        <w:rPr>
          <w:b/>
          <w:noProof/>
        </w:rPr>
        <w:t>66</w:t>
      </w:r>
      <w:r w:rsidRPr="000F3BC8">
        <w:rPr>
          <w:b/>
          <w:noProof/>
        </w:rPr>
        <w:fldChar w:fldCharType="end"/>
      </w:r>
    </w:p>
    <w:p w14:paraId="10B40EDD"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1 Explaining electrophysiological variance using single solution components</w:t>
      </w:r>
      <w:r w:rsidRPr="000F3BC8">
        <w:rPr>
          <w:b/>
          <w:noProof/>
        </w:rPr>
        <w:tab/>
      </w:r>
      <w:r w:rsidRPr="000F3BC8">
        <w:rPr>
          <w:b/>
          <w:noProof/>
        </w:rPr>
        <w:fldChar w:fldCharType="begin"/>
      </w:r>
      <w:r w:rsidRPr="000F3BC8">
        <w:rPr>
          <w:b/>
          <w:noProof/>
        </w:rPr>
        <w:instrText xml:space="preserve"> PAGEREF _Toc468464417 \h </w:instrText>
      </w:r>
      <w:r w:rsidRPr="000F3BC8">
        <w:rPr>
          <w:b/>
          <w:noProof/>
        </w:rPr>
      </w:r>
      <w:r w:rsidRPr="000F3BC8">
        <w:rPr>
          <w:b/>
          <w:noProof/>
        </w:rPr>
        <w:fldChar w:fldCharType="separate"/>
      </w:r>
      <w:r w:rsidRPr="000F3BC8">
        <w:rPr>
          <w:b/>
          <w:noProof/>
        </w:rPr>
        <w:t>66</w:t>
      </w:r>
      <w:r w:rsidRPr="000F3BC8">
        <w:rPr>
          <w:b/>
          <w:noProof/>
        </w:rPr>
        <w:fldChar w:fldCharType="end"/>
      </w:r>
    </w:p>
    <w:p w14:paraId="66AAEDA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2 Multiple regression approach for modeling variability in electrophysiological properties</w:t>
      </w:r>
      <w:r w:rsidRPr="000F3BC8">
        <w:rPr>
          <w:b/>
          <w:noProof/>
        </w:rPr>
        <w:tab/>
      </w:r>
      <w:r w:rsidRPr="000F3BC8">
        <w:rPr>
          <w:b/>
          <w:noProof/>
        </w:rPr>
        <w:fldChar w:fldCharType="begin"/>
      </w:r>
      <w:r w:rsidRPr="000F3BC8">
        <w:rPr>
          <w:b/>
          <w:noProof/>
        </w:rPr>
        <w:instrText xml:space="preserve"> PAGEREF _Toc468464418 \h </w:instrText>
      </w:r>
      <w:r w:rsidRPr="000F3BC8">
        <w:rPr>
          <w:b/>
          <w:noProof/>
        </w:rPr>
      </w:r>
      <w:r w:rsidRPr="000F3BC8">
        <w:rPr>
          <w:b/>
          <w:noProof/>
        </w:rPr>
        <w:fldChar w:fldCharType="separate"/>
      </w:r>
      <w:r w:rsidRPr="000F3BC8">
        <w:rPr>
          <w:b/>
          <w:noProof/>
        </w:rPr>
        <w:t>68</w:t>
      </w:r>
      <w:r w:rsidRPr="000F3BC8">
        <w:rPr>
          <w:b/>
          <w:noProof/>
        </w:rPr>
        <w:fldChar w:fldCharType="end"/>
      </w:r>
    </w:p>
    <w:p w14:paraId="466D0B4B"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3.2.4 Optimizing multiple regression models for predicting specific electrophysiological properties</w:t>
      </w:r>
      <w:r w:rsidRPr="000F3BC8">
        <w:rPr>
          <w:b/>
          <w:noProof/>
        </w:rPr>
        <w:tab/>
      </w:r>
      <w:r w:rsidRPr="000F3BC8">
        <w:rPr>
          <w:b/>
          <w:noProof/>
        </w:rPr>
        <w:fldChar w:fldCharType="begin"/>
      </w:r>
      <w:r w:rsidRPr="000F3BC8">
        <w:rPr>
          <w:b/>
          <w:noProof/>
        </w:rPr>
        <w:instrText xml:space="preserve"> PAGEREF _Toc468464419 \h </w:instrText>
      </w:r>
      <w:r w:rsidRPr="000F3BC8">
        <w:rPr>
          <w:b/>
          <w:noProof/>
        </w:rPr>
      </w:r>
      <w:r w:rsidRPr="000F3BC8">
        <w:rPr>
          <w:b/>
          <w:noProof/>
        </w:rPr>
        <w:fldChar w:fldCharType="separate"/>
      </w:r>
      <w:r w:rsidRPr="000F3BC8">
        <w:rPr>
          <w:b/>
          <w:noProof/>
        </w:rPr>
        <w:t>75</w:t>
      </w:r>
      <w:r w:rsidRPr="000F3BC8">
        <w:rPr>
          <w:b/>
          <w:noProof/>
        </w:rPr>
        <w:fldChar w:fldCharType="end"/>
      </w:r>
    </w:p>
    <w:p w14:paraId="60572957"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1 Selection of the most predictive experimental conditions per property</w:t>
      </w:r>
      <w:r w:rsidRPr="000F3BC8">
        <w:rPr>
          <w:b/>
          <w:noProof/>
        </w:rPr>
        <w:tab/>
      </w:r>
      <w:r w:rsidRPr="000F3BC8">
        <w:rPr>
          <w:b/>
          <w:noProof/>
        </w:rPr>
        <w:fldChar w:fldCharType="begin"/>
      </w:r>
      <w:r w:rsidRPr="000F3BC8">
        <w:rPr>
          <w:b/>
          <w:noProof/>
        </w:rPr>
        <w:instrText xml:space="preserve"> PAGEREF _Toc468464420 \h </w:instrText>
      </w:r>
      <w:r w:rsidRPr="000F3BC8">
        <w:rPr>
          <w:b/>
          <w:noProof/>
        </w:rPr>
      </w:r>
      <w:r w:rsidRPr="000F3BC8">
        <w:rPr>
          <w:b/>
          <w:noProof/>
        </w:rPr>
        <w:fldChar w:fldCharType="separate"/>
      </w:r>
      <w:r w:rsidRPr="000F3BC8">
        <w:rPr>
          <w:b/>
          <w:noProof/>
        </w:rPr>
        <w:t>75</w:t>
      </w:r>
      <w:r w:rsidRPr="000F3BC8">
        <w:rPr>
          <w:b/>
          <w:noProof/>
        </w:rPr>
        <w:fldChar w:fldCharType="end"/>
      </w:r>
    </w:p>
    <w:p w14:paraId="0AD9DA6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2 Validating optimized models with NeuroElectro and Allen Institute Cell Types data</w:t>
      </w:r>
      <w:r w:rsidRPr="000F3BC8">
        <w:rPr>
          <w:b/>
          <w:noProof/>
        </w:rPr>
        <w:tab/>
      </w:r>
      <w:r w:rsidRPr="000F3BC8">
        <w:rPr>
          <w:b/>
          <w:noProof/>
        </w:rPr>
        <w:fldChar w:fldCharType="begin"/>
      </w:r>
      <w:r w:rsidRPr="000F3BC8">
        <w:rPr>
          <w:b/>
          <w:noProof/>
        </w:rPr>
        <w:instrText xml:space="preserve"> PAGEREF _Toc468464421 \h </w:instrText>
      </w:r>
      <w:r w:rsidRPr="000F3BC8">
        <w:rPr>
          <w:b/>
          <w:noProof/>
        </w:rPr>
      </w:r>
      <w:r w:rsidRPr="000F3BC8">
        <w:rPr>
          <w:b/>
          <w:noProof/>
        </w:rPr>
        <w:fldChar w:fldCharType="separate"/>
      </w:r>
      <w:r w:rsidRPr="000F3BC8">
        <w:rPr>
          <w:b/>
          <w:noProof/>
        </w:rPr>
        <w:t>79</w:t>
      </w:r>
      <w:r w:rsidRPr="000F3BC8">
        <w:rPr>
          <w:b/>
          <w:noProof/>
        </w:rPr>
        <w:fldChar w:fldCharType="end"/>
      </w:r>
    </w:p>
    <w:p w14:paraId="629D700C" w14:textId="77777777" w:rsidR="005E2DF9" w:rsidRDefault="005E2DF9" w:rsidP="001E02A6">
      <w:pPr>
        <w:pStyle w:val="TOC1"/>
        <w:rPr>
          <w:rFonts w:asciiTheme="minorHAnsi" w:eastAsiaTheme="minorEastAsia" w:hAnsiTheme="minorHAnsi" w:cstheme="minorBidi"/>
          <w:noProof/>
        </w:rPr>
      </w:pPr>
      <w:r>
        <w:rPr>
          <w:noProof/>
        </w:rPr>
        <w:t>Chapter 4: Discussion and conclusion</w:t>
      </w:r>
      <w:r>
        <w:rPr>
          <w:noProof/>
        </w:rPr>
        <w:tab/>
      </w:r>
      <w:r>
        <w:rPr>
          <w:noProof/>
        </w:rPr>
        <w:fldChar w:fldCharType="begin"/>
      </w:r>
      <w:r>
        <w:rPr>
          <w:noProof/>
        </w:rPr>
        <w:instrText xml:space="preserve"> PAGEREF _Toc468464422 \h </w:instrText>
      </w:r>
      <w:r>
        <w:rPr>
          <w:noProof/>
        </w:rPr>
      </w:r>
      <w:r>
        <w:rPr>
          <w:noProof/>
        </w:rPr>
        <w:fldChar w:fldCharType="separate"/>
      </w:r>
      <w:r>
        <w:rPr>
          <w:noProof/>
        </w:rPr>
        <w:t>82</w:t>
      </w:r>
      <w:r>
        <w:rPr>
          <w:noProof/>
        </w:rPr>
        <w:fldChar w:fldCharType="end"/>
      </w:r>
    </w:p>
    <w:p w14:paraId="4CE05E24" w14:textId="3FC15E4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1 Discussion</w:t>
      </w:r>
      <w:r w:rsidR="005E2DF9">
        <w:rPr>
          <w:noProof/>
        </w:rPr>
        <w:tab/>
      </w:r>
      <w:r w:rsidR="005E2DF9">
        <w:rPr>
          <w:noProof/>
        </w:rPr>
        <w:fldChar w:fldCharType="begin"/>
      </w:r>
      <w:r w:rsidR="005E2DF9">
        <w:rPr>
          <w:noProof/>
        </w:rPr>
        <w:instrText xml:space="preserve"> PAGEREF _Toc468464423 \h </w:instrText>
      </w:r>
      <w:r w:rsidR="005E2DF9">
        <w:rPr>
          <w:noProof/>
        </w:rPr>
      </w:r>
      <w:r w:rsidR="005E2DF9">
        <w:rPr>
          <w:noProof/>
        </w:rPr>
        <w:fldChar w:fldCharType="separate"/>
      </w:r>
      <w:r w:rsidR="005E2DF9">
        <w:rPr>
          <w:noProof/>
        </w:rPr>
        <w:t>84</w:t>
      </w:r>
      <w:r w:rsidR="005E2DF9">
        <w:rPr>
          <w:noProof/>
        </w:rPr>
        <w:fldChar w:fldCharType="end"/>
      </w:r>
    </w:p>
    <w:p w14:paraId="5688667D"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1 Challenges in gathering experimental solution information using text-mining and curation</w:t>
      </w:r>
      <w:r w:rsidRPr="000F3BC8">
        <w:rPr>
          <w:b/>
          <w:noProof/>
        </w:rPr>
        <w:tab/>
      </w:r>
      <w:r w:rsidRPr="000F3BC8">
        <w:rPr>
          <w:b/>
          <w:noProof/>
        </w:rPr>
        <w:fldChar w:fldCharType="begin"/>
      </w:r>
      <w:r w:rsidRPr="000F3BC8">
        <w:rPr>
          <w:b/>
          <w:noProof/>
        </w:rPr>
        <w:instrText xml:space="preserve"> PAGEREF _Toc468464424 \h </w:instrText>
      </w:r>
      <w:r w:rsidRPr="000F3BC8">
        <w:rPr>
          <w:b/>
          <w:noProof/>
        </w:rPr>
      </w:r>
      <w:r w:rsidRPr="000F3BC8">
        <w:rPr>
          <w:b/>
          <w:noProof/>
        </w:rPr>
        <w:fldChar w:fldCharType="separate"/>
      </w:r>
      <w:r w:rsidRPr="000F3BC8">
        <w:rPr>
          <w:b/>
          <w:noProof/>
        </w:rPr>
        <w:t>84</w:t>
      </w:r>
      <w:r w:rsidRPr="000F3BC8">
        <w:rPr>
          <w:b/>
          <w:noProof/>
        </w:rPr>
        <w:fldChar w:fldCharType="end"/>
      </w:r>
    </w:p>
    <w:p w14:paraId="49D0BA54"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2 Trends in experimental solution recipes</w:t>
      </w:r>
      <w:r w:rsidRPr="000F3BC8">
        <w:rPr>
          <w:b/>
          <w:noProof/>
        </w:rPr>
        <w:tab/>
      </w:r>
      <w:r w:rsidRPr="000F3BC8">
        <w:rPr>
          <w:b/>
          <w:noProof/>
        </w:rPr>
        <w:fldChar w:fldCharType="begin"/>
      </w:r>
      <w:r w:rsidRPr="000F3BC8">
        <w:rPr>
          <w:b/>
          <w:noProof/>
        </w:rPr>
        <w:instrText xml:space="preserve"> PAGEREF _Toc468464425 \h </w:instrText>
      </w:r>
      <w:r w:rsidRPr="000F3BC8">
        <w:rPr>
          <w:b/>
          <w:noProof/>
        </w:rPr>
      </w:r>
      <w:r w:rsidRPr="000F3BC8">
        <w:rPr>
          <w:b/>
          <w:noProof/>
        </w:rPr>
        <w:fldChar w:fldCharType="separate"/>
      </w:r>
      <w:r w:rsidRPr="000F3BC8">
        <w:rPr>
          <w:b/>
          <w:noProof/>
        </w:rPr>
        <w:t>87</w:t>
      </w:r>
      <w:r w:rsidRPr="000F3BC8">
        <w:rPr>
          <w:b/>
          <w:noProof/>
        </w:rPr>
        <w:fldChar w:fldCharType="end"/>
      </w:r>
    </w:p>
    <w:p w14:paraId="6788F816"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3 Implications of modeling study-to-study electrophysiological variability</w:t>
      </w:r>
      <w:r w:rsidRPr="000F3BC8">
        <w:rPr>
          <w:b/>
          <w:noProof/>
        </w:rPr>
        <w:tab/>
      </w:r>
      <w:r w:rsidRPr="000F3BC8">
        <w:rPr>
          <w:b/>
          <w:noProof/>
        </w:rPr>
        <w:fldChar w:fldCharType="begin"/>
      </w:r>
      <w:r w:rsidRPr="000F3BC8">
        <w:rPr>
          <w:b/>
          <w:noProof/>
        </w:rPr>
        <w:instrText xml:space="preserve"> PAGEREF _Toc468464426 \h </w:instrText>
      </w:r>
      <w:r w:rsidRPr="000F3BC8">
        <w:rPr>
          <w:b/>
          <w:noProof/>
        </w:rPr>
      </w:r>
      <w:r w:rsidRPr="000F3BC8">
        <w:rPr>
          <w:b/>
          <w:noProof/>
        </w:rPr>
        <w:fldChar w:fldCharType="separate"/>
      </w:r>
      <w:r w:rsidRPr="000F3BC8">
        <w:rPr>
          <w:b/>
          <w:noProof/>
        </w:rPr>
        <w:t>90</w:t>
      </w:r>
      <w:r w:rsidRPr="000F3BC8">
        <w:rPr>
          <w:b/>
          <w:noProof/>
        </w:rPr>
        <w:fldChar w:fldCharType="end"/>
      </w:r>
    </w:p>
    <w:p w14:paraId="0CA26074" w14:textId="7849D55A"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2 Future directions</w:t>
      </w:r>
      <w:r w:rsidR="005E2DF9">
        <w:rPr>
          <w:noProof/>
        </w:rPr>
        <w:tab/>
      </w:r>
      <w:r w:rsidR="005E2DF9">
        <w:rPr>
          <w:noProof/>
        </w:rPr>
        <w:fldChar w:fldCharType="begin"/>
      </w:r>
      <w:r w:rsidR="005E2DF9">
        <w:rPr>
          <w:noProof/>
        </w:rPr>
        <w:instrText xml:space="preserve"> PAGEREF _Toc468464427 \h </w:instrText>
      </w:r>
      <w:r w:rsidR="005E2DF9">
        <w:rPr>
          <w:noProof/>
        </w:rPr>
      </w:r>
      <w:r w:rsidR="005E2DF9">
        <w:rPr>
          <w:noProof/>
        </w:rPr>
        <w:fldChar w:fldCharType="separate"/>
      </w:r>
      <w:r w:rsidR="005E2DF9">
        <w:rPr>
          <w:noProof/>
        </w:rPr>
        <w:t>95</w:t>
      </w:r>
      <w:r w:rsidR="005E2DF9">
        <w:rPr>
          <w:noProof/>
        </w:rPr>
        <w:fldChar w:fldCharType="end"/>
      </w:r>
    </w:p>
    <w:p w14:paraId="4C5AEA4D" w14:textId="438AE1F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3 Conclusion</w:t>
      </w:r>
      <w:r w:rsidR="005E2DF9">
        <w:rPr>
          <w:noProof/>
        </w:rPr>
        <w:tab/>
      </w:r>
      <w:r w:rsidR="005E2DF9">
        <w:rPr>
          <w:noProof/>
        </w:rPr>
        <w:fldChar w:fldCharType="begin"/>
      </w:r>
      <w:r w:rsidR="005E2DF9">
        <w:rPr>
          <w:noProof/>
        </w:rPr>
        <w:instrText xml:space="preserve"> PAGEREF _Toc468464428 \h </w:instrText>
      </w:r>
      <w:r w:rsidR="005E2DF9">
        <w:rPr>
          <w:noProof/>
        </w:rPr>
      </w:r>
      <w:r w:rsidR="005E2DF9">
        <w:rPr>
          <w:noProof/>
        </w:rPr>
        <w:fldChar w:fldCharType="separate"/>
      </w:r>
      <w:r w:rsidR="005E2DF9">
        <w:rPr>
          <w:noProof/>
        </w:rPr>
        <w:t>97</w:t>
      </w:r>
      <w:r w:rsidR="005E2DF9">
        <w:rPr>
          <w:noProof/>
        </w:rPr>
        <w:fldChar w:fldCharType="end"/>
      </w:r>
    </w:p>
    <w:p w14:paraId="56DB7399" w14:textId="77777777" w:rsidR="005E2DF9" w:rsidRDefault="005E2DF9" w:rsidP="001E02A6">
      <w:pPr>
        <w:pStyle w:val="TOC1"/>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68464429 \h </w:instrText>
      </w:r>
      <w:r>
        <w:rPr>
          <w:noProof/>
        </w:rPr>
      </w:r>
      <w:r>
        <w:rPr>
          <w:noProof/>
        </w:rPr>
        <w:fldChar w:fldCharType="separate"/>
      </w:r>
      <w:r>
        <w:rPr>
          <w:noProof/>
        </w:rPr>
        <w:t>98</w:t>
      </w:r>
      <w:r>
        <w:rPr>
          <w:noProof/>
        </w:rPr>
        <w:fldChar w:fldCharType="end"/>
      </w:r>
    </w:p>
    <w:p w14:paraId="3BEE9670" w14:textId="77777777" w:rsidR="005E2DF9" w:rsidRDefault="005E2DF9" w:rsidP="001E02A6">
      <w:pPr>
        <w:pStyle w:val="TOC1"/>
        <w:rPr>
          <w:rFonts w:asciiTheme="minorHAnsi" w:eastAsiaTheme="minorEastAsia" w:hAnsiTheme="minorHAnsi" w:cstheme="minorBidi"/>
          <w:noProof/>
        </w:rPr>
      </w:pPr>
      <w:r>
        <w:rPr>
          <w:noProof/>
        </w:rPr>
        <w:t>Appendices</w:t>
      </w:r>
      <w:r>
        <w:rPr>
          <w:noProof/>
        </w:rPr>
        <w:tab/>
      </w:r>
      <w:r>
        <w:rPr>
          <w:noProof/>
        </w:rPr>
        <w:fldChar w:fldCharType="begin"/>
      </w:r>
      <w:r>
        <w:rPr>
          <w:noProof/>
        </w:rPr>
        <w:instrText xml:space="preserve"> PAGEREF _Toc468464430 \h </w:instrText>
      </w:r>
      <w:r>
        <w:rPr>
          <w:noProof/>
        </w:rPr>
      </w:r>
      <w:r>
        <w:rPr>
          <w:noProof/>
        </w:rPr>
        <w:fldChar w:fldCharType="separate"/>
      </w:r>
      <w:r>
        <w:rPr>
          <w:noProof/>
        </w:rPr>
        <w:t>105</w:t>
      </w:r>
      <w:r>
        <w:rPr>
          <w:noProof/>
        </w:rPr>
        <w:fldChar w:fldCharType="end"/>
      </w:r>
    </w:p>
    <w:p w14:paraId="4B0E2911" w14:textId="77777777" w:rsidR="005E2DF9" w:rsidRDefault="005E2DF9" w:rsidP="001E02A6">
      <w:pPr>
        <w:pStyle w:val="TOC1"/>
        <w:rPr>
          <w:rFonts w:asciiTheme="minorHAnsi" w:eastAsiaTheme="minorEastAsia" w:hAnsiTheme="minorHAnsi" w:cstheme="minorBidi"/>
          <w:noProof/>
        </w:rPr>
      </w:pPr>
      <w:r>
        <w:rPr>
          <w:noProof/>
        </w:rPr>
        <w:t>Appendix A</w:t>
      </w:r>
      <w:r>
        <w:rPr>
          <w:noProof/>
        </w:rPr>
        <w:tab/>
      </w:r>
      <w:r>
        <w:rPr>
          <w:noProof/>
        </w:rPr>
        <w:fldChar w:fldCharType="begin"/>
      </w:r>
      <w:r>
        <w:rPr>
          <w:noProof/>
        </w:rPr>
        <w:instrText xml:space="preserve"> PAGEREF _Toc468464431 \h </w:instrText>
      </w:r>
      <w:r>
        <w:rPr>
          <w:noProof/>
        </w:rPr>
      </w:r>
      <w:r>
        <w:rPr>
          <w:noProof/>
        </w:rPr>
        <w:fldChar w:fldCharType="separate"/>
      </w:r>
      <w:r>
        <w:rPr>
          <w:noProof/>
        </w:rPr>
        <w:t>105</w:t>
      </w:r>
      <w:r>
        <w:rPr>
          <w:noProof/>
        </w:rPr>
        <w:fldChar w:fldCharType="end"/>
      </w:r>
    </w:p>
    <w:p w14:paraId="794A5DF8" w14:textId="77777777" w:rsidR="005E2DF9" w:rsidRDefault="005E2DF9" w:rsidP="001E02A6">
      <w:pPr>
        <w:pStyle w:val="TOC1"/>
        <w:rPr>
          <w:rFonts w:asciiTheme="minorHAnsi" w:eastAsiaTheme="minorEastAsia" w:hAnsiTheme="minorHAnsi" w:cstheme="minorBidi"/>
          <w:noProof/>
        </w:rPr>
      </w:pPr>
      <w:r>
        <w:rPr>
          <w:noProof/>
        </w:rPr>
        <w:t>Appendix B</w:t>
      </w:r>
      <w:r>
        <w:rPr>
          <w:noProof/>
        </w:rPr>
        <w:tab/>
      </w:r>
      <w:r>
        <w:rPr>
          <w:noProof/>
        </w:rPr>
        <w:fldChar w:fldCharType="begin"/>
      </w:r>
      <w:r>
        <w:rPr>
          <w:noProof/>
        </w:rPr>
        <w:instrText xml:space="preserve"> PAGEREF _Toc468464432 \h </w:instrText>
      </w:r>
      <w:r>
        <w:rPr>
          <w:noProof/>
        </w:rPr>
      </w:r>
      <w:r>
        <w:rPr>
          <w:noProof/>
        </w:rPr>
        <w:fldChar w:fldCharType="separate"/>
      </w:r>
      <w:r>
        <w:rPr>
          <w:noProof/>
        </w:rPr>
        <w:t>109</w:t>
      </w:r>
      <w:r>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9" w:name="_Toc153357229"/>
      <w:bookmarkStart w:id="10" w:name="_Toc157169037"/>
      <w:bookmarkStart w:id="11" w:name="_Toc468464384"/>
      <w:r w:rsidRPr="00E94CAE">
        <w:lastRenderedPageBreak/>
        <w:t>List of Tables</w:t>
      </w:r>
      <w:bookmarkEnd w:id="9"/>
      <w:bookmarkEnd w:id="10"/>
      <w:bookmarkEnd w:id="11"/>
    </w:p>
    <w:p w14:paraId="00DBB8B2" w14:textId="77777777" w:rsidR="00E9753B" w:rsidRDefault="00E9753B" w:rsidP="00014D18">
      <w:pPr>
        <w:pStyle w:val="TableofFigures"/>
      </w:pPr>
    </w:p>
    <w:p w14:paraId="63AA0977"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6B4307">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6B4307">
        <w:rPr>
          <w:noProof/>
        </w:rPr>
        <w:tab/>
      </w:r>
      <w:r w:rsidR="006B4307">
        <w:rPr>
          <w:noProof/>
        </w:rPr>
        <w:fldChar w:fldCharType="begin"/>
      </w:r>
      <w:r w:rsidR="006B4307">
        <w:rPr>
          <w:noProof/>
        </w:rPr>
        <w:instrText xml:space="preserve"> PAGEREF _Toc468462358 \h </w:instrText>
      </w:r>
      <w:r w:rsidR="006B4307">
        <w:rPr>
          <w:noProof/>
        </w:rPr>
      </w:r>
      <w:r w:rsidR="006B4307">
        <w:rPr>
          <w:noProof/>
        </w:rPr>
        <w:fldChar w:fldCharType="separate"/>
      </w:r>
      <w:r w:rsidR="006B4307">
        <w:rPr>
          <w:noProof/>
        </w:rPr>
        <w:t>42</w:t>
      </w:r>
      <w:r w:rsidR="006B4307">
        <w:rPr>
          <w:noProof/>
        </w:rPr>
        <w:fldChar w:fldCharType="end"/>
      </w:r>
    </w:p>
    <w:p w14:paraId="0D39FD1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E3CE6">
        <w:rPr>
          <w:i/>
          <w:noProof/>
        </w:rPr>
        <w:t>in vitro</w:t>
      </w:r>
      <w:r>
        <w:rPr>
          <w:noProof/>
        </w:rPr>
        <w:t xml:space="preserve"> studies performed on rats, mice or guinea pigs. N is the number of articles with the specific solution composition.</w:t>
      </w:r>
      <w:r>
        <w:rPr>
          <w:noProof/>
        </w:rPr>
        <w:tab/>
      </w:r>
      <w:r>
        <w:rPr>
          <w:noProof/>
        </w:rPr>
        <w:fldChar w:fldCharType="begin"/>
      </w:r>
      <w:r>
        <w:rPr>
          <w:noProof/>
        </w:rPr>
        <w:instrText xml:space="preserve"> PAGEREF _Toc468462359 \h </w:instrText>
      </w:r>
      <w:r>
        <w:rPr>
          <w:noProof/>
        </w:rPr>
      </w:r>
      <w:r>
        <w:rPr>
          <w:noProof/>
        </w:rPr>
        <w:fldChar w:fldCharType="separate"/>
      </w:r>
      <w:r>
        <w:rPr>
          <w:noProof/>
        </w:rPr>
        <w:t>49</w:t>
      </w:r>
      <w:r>
        <w:rPr>
          <w:noProof/>
        </w:rPr>
        <w:fldChar w:fldCharType="end"/>
      </w:r>
    </w:p>
    <w:p w14:paraId="04AE18B2"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68462360 \h </w:instrText>
      </w:r>
      <w:r>
        <w:rPr>
          <w:noProof/>
        </w:rPr>
      </w:r>
      <w:r>
        <w:rPr>
          <w:noProof/>
        </w:rPr>
        <w:fldChar w:fldCharType="separate"/>
      </w:r>
      <w:r>
        <w:rPr>
          <w:noProof/>
        </w:rPr>
        <w:t>63</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2" w:name="_Toc153357230"/>
      <w:bookmarkStart w:id="13" w:name="_Toc157169038"/>
      <w:bookmarkStart w:id="14" w:name="_Toc468464385"/>
      <w:r w:rsidRPr="00E94CAE">
        <w:lastRenderedPageBreak/>
        <w:t>List of Figures</w:t>
      </w:r>
      <w:bookmarkEnd w:id="12"/>
      <w:bookmarkEnd w:id="13"/>
      <w:bookmarkEnd w:id="14"/>
    </w:p>
    <w:p w14:paraId="39174B0D" w14:textId="77777777" w:rsidR="00E9753B" w:rsidRPr="00E94CAE" w:rsidRDefault="00E9753B" w:rsidP="00014D18"/>
    <w:p w14:paraId="0B320AD8" w14:textId="77777777" w:rsidR="006B4307"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6B4307">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6B4307">
        <w:rPr>
          <w:noProof/>
        </w:rPr>
        <w:tab/>
      </w:r>
      <w:r w:rsidR="006B4307">
        <w:rPr>
          <w:noProof/>
        </w:rPr>
        <w:fldChar w:fldCharType="begin"/>
      </w:r>
      <w:r w:rsidR="006B4307">
        <w:rPr>
          <w:noProof/>
        </w:rPr>
        <w:instrText xml:space="preserve"> PAGEREF _Toc468462368 \h </w:instrText>
      </w:r>
      <w:r w:rsidR="006B4307">
        <w:rPr>
          <w:noProof/>
        </w:rPr>
      </w:r>
      <w:r w:rsidR="006B4307">
        <w:rPr>
          <w:noProof/>
        </w:rPr>
        <w:fldChar w:fldCharType="separate"/>
      </w:r>
      <w:r w:rsidR="006B4307">
        <w:rPr>
          <w:noProof/>
        </w:rPr>
        <w:t>29</w:t>
      </w:r>
      <w:r w:rsidR="006B4307">
        <w:rPr>
          <w:noProof/>
        </w:rPr>
        <w:fldChar w:fldCharType="end"/>
      </w:r>
    </w:p>
    <w:p w14:paraId="19D6C75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68462369 \h </w:instrText>
      </w:r>
      <w:r>
        <w:rPr>
          <w:noProof/>
        </w:rPr>
      </w:r>
      <w:r>
        <w:rPr>
          <w:noProof/>
        </w:rPr>
        <w:fldChar w:fldCharType="separate"/>
      </w:r>
      <w:r>
        <w:rPr>
          <w:noProof/>
        </w:rPr>
        <w:t>33</w:t>
      </w:r>
      <w:r>
        <w:rPr>
          <w:noProof/>
        </w:rPr>
        <w:fldChar w:fldCharType="end"/>
      </w:r>
    </w:p>
    <w:p w14:paraId="5FAA9B17"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68462370 \h </w:instrText>
      </w:r>
      <w:r>
        <w:rPr>
          <w:noProof/>
        </w:rPr>
      </w:r>
      <w:r>
        <w:rPr>
          <w:noProof/>
        </w:rPr>
        <w:fldChar w:fldCharType="separate"/>
      </w:r>
      <w:r>
        <w:rPr>
          <w:noProof/>
        </w:rPr>
        <w:t>34</w:t>
      </w:r>
      <w:r>
        <w:rPr>
          <w:noProof/>
        </w:rPr>
        <w:fldChar w:fldCharType="end"/>
      </w:r>
    </w:p>
    <w:p w14:paraId="2F0CA191"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Pr>
          <w:noProof/>
        </w:rPr>
        <w:tab/>
      </w:r>
      <w:r>
        <w:rPr>
          <w:noProof/>
        </w:rPr>
        <w:fldChar w:fldCharType="begin"/>
      </w:r>
      <w:r>
        <w:rPr>
          <w:noProof/>
        </w:rPr>
        <w:instrText xml:space="preserve"> PAGEREF _Toc468462371 \h </w:instrText>
      </w:r>
      <w:r>
        <w:rPr>
          <w:noProof/>
        </w:rPr>
      </w:r>
      <w:r>
        <w:rPr>
          <w:noProof/>
        </w:rPr>
        <w:fldChar w:fldCharType="separate"/>
      </w:r>
      <w:r>
        <w:rPr>
          <w:noProof/>
        </w:rPr>
        <w:t>47</w:t>
      </w:r>
      <w:r>
        <w:rPr>
          <w:noProof/>
        </w:rPr>
        <w:fldChar w:fldCharType="end"/>
      </w:r>
    </w:p>
    <w:p w14:paraId="129EF3D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5: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68462372 \h </w:instrText>
      </w:r>
      <w:r>
        <w:rPr>
          <w:noProof/>
        </w:rPr>
      </w:r>
      <w:r>
        <w:rPr>
          <w:noProof/>
        </w:rPr>
        <w:fldChar w:fldCharType="separate"/>
      </w:r>
      <w:r>
        <w:rPr>
          <w:noProof/>
        </w:rPr>
        <w:t>50</w:t>
      </w:r>
      <w:r>
        <w:rPr>
          <w:noProof/>
        </w:rPr>
        <w:fldChar w:fldCharType="end"/>
      </w:r>
    </w:p>
    <w:p w14:paraId="76FD79D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68462373 \h </w:instrText>
      </w:r>
      <w:r>
        <w:rPr>
          <w:noProof/>
        </w:rPr>
      </w:r>
      <w:r>
        <w:rPr>
          <w:noProof/>
        </w:rPr>
        <w:fldChar w:fldCharType="separate"/>
      </w:r>
      <w:r>
        <w:rPr>
          <w:noProof/>
        </w:rPr>
        <w:t>66</w:t>
      </w:r>
      <w:r>
        <w:rPr>
          <w:noProof/>
        </w:rPr>
        <w:fldChar w:fldCharType="end"/>
      </w:r>
    </w:p>
    <w:p w14:paraId="7537F4CF"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68462374 \h </w:instrText>
      </w:r>
      <w:r>
        <w:rPr>
          <w:noProof/>
        </w:rPr>
      </w:r>
      <w:r>
        <w:rPr>
          <w:noProof/>
        </w:rPr>
        <w:fldChar w:fldCharType="separate"/>
      </w:r>
      <w:r>
        <w:rPr>
          <w:noProof/>
        </w:rPr>
        <w:t>68</w:t>
      </w:r>
      <w:r>
        <w:rPr>
          <w:noProof/>
        </w:rPr>
        <w:fldChar w:fldCharType="end"/>
      </w:r>
    </w:p>
    <w:p w14:paraId="7EB7A2F4"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7C116B">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7C116B">
        <w:rPr>
          <w:iCs/>
          <w:noProof/>
        </w:rPr>
        <w:t xml:space="preserve">B) Comparison of 6 different models for input resistance, each model uses a different set of features. Briefly, </w:t>
      </w:r>
      <w:r w:rsidRPr="007C116B">
        <w:rPr>
          <w:i/>
          <w:iCs/>
          <w:noProof/>
        </w:rPr>
        <w:t>Neuron Type</w:t>
      </w:r>
      <w:r w:rsidRPr="007C116B">
        <w:rPr>
          <w:iCs/>
          <w:noProof/>
        </w:rPr>
        <w:t xml:space="preserve"> (NT) indicates a model using neuron type information only, </w:t>
      </w:r>
      <w:r w:rsidRPr="007C116B">
        <w:rPr>
          <w:i/>
          <w:iCs/>
          <w:noProof/>
        </w:rPr>
        <w:t xml:space="preserve">basic metadata </w:t>
      </w:r>
      <w:r w:rsidRPr="007C116B">
        <w:rPr>
          <w:iCs/>
          <w:noProof/>
        </w:rPr>
        <w:t xml:space="preserve">refers to information like animal age, recording temperature, etc., </w:t>
      </w:r>
      <w:r w:rsidRPr="007C116B">
        <w:rPr>
          <w:i/>
          <w:iCs/>
          <w:noProof/>
        </w:rPr>
        <w:t>solutions</w:t>
      </w:r>
      <w:r w:rsidRPr="007C116B">
        <w:rPr>
          <w:iCs/>
          <w:noProof/>
        </w:rPr>
        <w:t xml:space="preserve"> refer to the use of internal and external solution concentrations, and </w:t>
      </w:r>
      <w:r w:rsidRPr="007C116B">
        <w:rPr>
          <w:i/>
          <w:iCs/>
          <w:noProof/>
        </w:rPr>
        <w:t>all features</w:t>
      </w:r>
      <w:r w:rsidRPr="007C116B">
        <w:rPr>
          <w:iCs/>
          <w:noProof/>
        </w:rPr>
        <w:t xml:space="preserve"> refers to the combined set of metadata.</w:t>
      </w:r>
      <w:r>
        <w:rPr>
          <w:noProof/>
        </w:rPr>
        <w:tab/>
      </w:r>
      <w:r>
        <w:rPr>
          <w:noProof/>
        </w:rPr>
        <w:fldChar w:fldCharType="begin"/>
      </w:r>
      <w:r>
        <w:rPr>
          <w:noProof/>
        </w:rPr>
        <w:instrText xml:space="preserve"> PAGEREF _Toc468462375 \h </w:instrText>
      </w:r>
      <w:r>
        <w:rPr>
          <w:noProof/>
        </w:rPr>
      </w:r>
      <w:r>
        <w:rPr>
          <w:noProof/>
        </w:rPr>
        <w:fldChar w:fldCharType="separate"/>
      </w:r>
      <w:r>
        <w:rPr>
          <w:noProof/>
        </w:rPr>
        <w:t>72</w:t>
      </w:r>
      <w:r>
        <w:rPr>
          <w:noProof/>
        </w:rPr>
        <w:fldChar w:fldCharType="end"/>
      </w:r>
    </w:p>
    <w:p w14:paraId="65F37149"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9: Comparison of models featuring basic and solutions metadata. Random Forest models with different feature sets (legend) predict commonly reported ephys properties. Baseline is the lower bound for model performance. Each boxplot represents R</w:t>
      </w:r>
      <w:r w:rsidRPr="007C116B">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68462376 \h </w:instrText>
      </w:r>
      <w:r>
        <w:rPr>
          <w:noProof/>
        </w:rPr>
      </w:r>
      <w:r>
        <w:rPr>
          <w:noProof/>
        </w:rPr>
        <w:fldChar w:fldCharType="separate"/>
      </w:r>
      <w:r>
        <w:rPr>
          <w:noProof/>
        </w:rPr>
        <w:t>73</w:t>
      </w:r>
      <w:r>
        <w:rPr>
          <w:noProof/>
        </w:rPr>
        <w:fldChar w:fldCharType="end"/>
      </w:r>
    </w:p>
    <w:p w14:paraId="474DE71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0: Multivariate model performance improves with N. R</w:t>
      </w:r>
      <w:r w:rsidRPr="007C116B">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68462377 \h </w:instrText>
      </w:r>
      <w:r>
        <w:rPr>
          <w:noProof/>
        </w:rPr>
      </w:r>
      <w:r>
        <w:rPr>
          <w:noProof/>
        </w:rPr>
        <w:fldChar w:fldCharType="separate"/>
      </w:r>
      <w:r>
        <w:rPr>
          <w:noProof/>
        </w:rPr>
        <w:t>75</w:t>
      </w:r>
      <w:r>
        <w:rPr>
          <w:noProof/>
        </w:rPr>
        <w:fldChar w:fldCharType="end"/>
      </w:r>
    </w:p>
    <w:p w14:paraId="12A75AF0"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68462378 \h </w:instrText>
      </w:r>
      <w:r>
        <w:rPr>
          <w:noProof/>
        </w:rPr>
      </w:r>
      <w:r>
        <w:rPr>
          <w:noProof/>
        </w:rPr>
        <w:fldChar w:fldCharType="separate"/>
      </w:r>
      <w:r>
        <w:rPr>
          <w:noProof/>
        </w:rPr>
        <w:t>76</w:t>
      </w:r>
      <w:r>
        <w:rPr>
          <w:noProof/>
        </w:rPr>
        <w:fldChar w:fldCharType="end"/>
      </w:r>
    </w:p>
    <w:p w14:paraId="39586D26"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performance (X-axis).</w:t>
      </w:r>
      <w:r>
        <w:rPr>
          <w:noProof/>
        </w:rPr>
        <w:tab/>
      </w:r>
      <w:r>
        <w:rPr>
          <w:noProof/>
        </w:rPr>
        <w:fldChar w:fldCharType="begin"/>
      </w:r>
      <w:r>
        <w:rPr>
          <w:noProof/>
        </w:rPr>
        <w:instrText xml:space="preserve"> PAGEREF _Toc468462379 \h </w:instrText>
      </w:r>
      <w:r>
        <w:rPr>
          <w:noProof/>
        </w:rPr>
      </w:r>
      <w:r>
        <w:rPr>
          <w:noProof/>
        </w:rPr>
        <w:fldChar w:fldCharType="separate"/>
      </w:r>
      <w:r>
        <w:rPr>
          <w:noProof/>
        </w:rPr>
        <w:t>78</w:t>
      </w:r>
      <w:r>
        <w:rPr>
          <w:noProof/>
        </w:rPr>
        <w:fldChar w:fldCharType="end"/>
      </w:r>
    </w:p>
    <w:p w14:paraId="10601AF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number of times the feature was chosen for the ephys property’s model (from 0 to 100 times). Here, NeuronName stands for neuron type.</w:t>
      </w:r>
      <w:r>
        <w:rPr>
          <w:noProof/>
        </w:rPr>
        <w:tab/>
      </w:r>
      <w:r>
        <w:rPr>
          <w:noProof/>
        </w:rPr>
        <w:fldChar w:fldCharType="begin"/>
      </w:r>
      <w:r>
        <w:rPr>
          <w:noProof/>
        </w:rPr>
        <w:instrText xml:space="preserve"> PAGEREF _Toc468462380 \h </w:instrText>
      </w:r>
      <w:r>
        <w:rPr>
          <w:noProof/>
        </w:rPr>
      </w:r>
      <w:r>
        <w:rPr>
          <w:noProof/>
        </w:rPr>
        <w:fldChar w:fldCharType="separate"/>
      </w:r>
      <w:r>
        <w:rPr>
          <w:noProof/>
        </w:rPr>
        <w:t>79</w:t>
      </w:r>
      <w:r>
        <w:rPr>
          <w:noProof/>
        </w:rPr>
        <w:fldChar w:fldCharType="end"/>
      </w:r>
    </w:p>
    <w:p w14:paraId="51F7D04C"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7C116B">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68462381 \h </w:instrText>
      </w:r>
      <w:r>
        <w:rPr>
          <w:noProof/>
        </w:rPr>
      </w:r>
      <w:r>
        <w:rPr>
          <w:noProof/>
        </w:rPr>
        <w:fldChar w:fldCharType="separate"/>
      </w:r>
      <w:r>
        <w:rPr>
          <w:noProof/>
        </w:rPr>
        <w:t>80</w:t>
      </w:r>
      <w:r>
        <w:rPr>
          <w:noProof/>
        </w:rPr>
        <w:fldChar w:fldCharType="end"/>
      </w:r>
    </w:p>
    <w:p w14:paraId="2AFEC788"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t xml:space="preserve">Figure 15: Comparison of feature-selected models to basic models. </w:t>
      </w:r>
      <w:r w:rsidRPr="007C116B">
        <w:rPr>
          <w:noProof/>
          <w:lang w:val="en-CA"/>
        </w:rPr>
        <w:t>The best model (per AICc) for each property is shown in green color.</w:t>
      </w:r>
      <w:r>
        <w:rPr>
          <w:noProof/>
        </w:rPr>
        <w:tab/>
      </w:r>
      <w:r>
        <w:rPr>
          <w:noProof/>
        </w:rPr>
        <w:fldChar w:fldCharType="begin"/>
      </w:r>
      <w:r>
        <w:rPr>
          <w:noProof/>
        </w:rPr>
        <w:instrText xml:space="preserve"> PAGEREF _Toc468462382 \h </w:instrText>
      </w:r>
      <w:r>
        <w:rPr>
          <w:noProof/>
        </w:rPr>
      </w:r>
      <w:r>
        <w:rPr>
          <w:noProof/>
        </w:rPr>
        <w:fldChar w:fldCharType="separate"/>
      </w:r>
      <w:r>
        <w:rPr>
          <w:noProof/>
        </w:rPr>
        <w:t>82</w:t>
      </w:r>
      <w:r>
        <w:rPr>
          <w:noProof/>
        </w:rPr>
        <w:fldChar w:fldCharType="end"/>
      </w:r>
    </w:p>
    <w:p w14:paraId="0B3970AB" w14:textId="77777777" w:rsidR="006B4307" w:rsidRDefault="006B4307">
      <w:pPr>
        <w:pStyle w:val="TableofFigures"/>
        <w:tabs>
          <w:tab w:val="right" w:leader="dot" w:pos="9350"/>
        </w:tabs>
        <w:rPr>
          <w:rFonts w:asciiTheme="minorHAnsi" w:eastAsiaTheme="minorEastAsia" w:hAnsiTheme="minorHAnsi" w:cstheme="minorBidi"/>
          <w:noProof/>
          <w:szCs w:val="24"/>
        </w:rPr>
      </w:pPr>
      <w:r>
        <w:rPr>
          <w:noProof/>
        </w:rPr>
        <w:lastRenderedPageBreak/>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ephys values. The model correction tends to squeeze NeuroElectro data around the mean and bring it closer to AIBS value.</w:t>
      </w:r>
      <w:r>
        <w:rPr>
          <w:noProof/>
        </w:rPr>
        <w:tab/>
      </w:r>
      <w:r>
        <w:rPr>
          <w:noProof/>
        </w:rPr>
        <w:fldChar w:fldCharType="begin"/>
      </w:r>
      <w:r>
        <w:rPr>
          <w:noProof/>
        </w:rPr>
        <w:instrText xml:space="preserve"> PAGEREF _Toc468462383 \h </w:instrText>
      </w:r>
      <w:r>
        <w:rPr>
          <w:noProof/>
        </w:rPr>
      </w:r>
      <w:r>
        <w:rPr>
          <w:noProof/>
        </w:rPr>
        <w:fldChar w:fldCharType="separate"/>
      </w:r>
      <w:r>
        <w:rPr>
          <w:noProof/>
        </w:rPr>
        <w:t>83</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5" w:name="_Toc468464386"/>
      <w:r>
        <w:lastRenderedPageBreak/>
        <w:t>Glossary</w:t>
      </w:r>
      <w:bookmarkEnd w:id="15"/>
    </w:p>
    <w:p w14:paraId="4D986F15" w14:textId="08EC62EE" w:rsidR="008E7940" w:rsidRDefault="008E7940" w:rsidP="00C01BCF">
      <w:r>
        <w:t>ACSF</w:t>
      </w:r>
      <w:r>
        <w:tab/>
      </w:r>
      <w:r>
        <w:tab/>
        <w:t xml:space="preserve">Artificial </w:t>
      </w:r>
      <w:proofErr w:type="spellStart"/>
      <w:r>
        <w:t>CerebroSpinal</w:t>
      </w:r>
      <w:proofErr w:type="spellEnd"/>
      <w:r>
        <w:t xml:space="preserve"> Fluid</w:t>
      </w:r>
    </w:p>
    <w:p w14:paraId="71CB8ADB" w14:textId="2DCEF97D" w:rsidR="00D903FA" w:rsidRDefault="00D903FA" w:rsidP="00C01BCF">
      <w:r>
        <w:t>AHP</w:t>
      </w:r>
      <w:r>
        <w:tab/>
      </w:r>
      <w:r>
        <w:tab/>
        <w:t>After-</w:t>
      </w:r>
      <w:proofErr w:type="spellStart"/>
      <w:r>
        <w:t>HyperPolarization</w:t>
      </w:r>
      <w:proofErr w:type="spellEnd"/>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 xml:space="preserve">corrected </w:t>
      </w:r>
      <w:proofErr w:type="spellStart"/>
      <w:r>
        <w:t>Akaike</w:t>
      </w:r>
      <w:proofErr w:type="spellEnd"/>
      <w:r>
        <w:t xml:space="preserv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 xml:space="preserve">Adenosine </w:t>
      </w:r>
      <w:proofErr w:type="spellStart"/>
      <w:r w:rsidR="00036E2E">
        <w:t>TriP</w:t>
      </w:r>
      <w:r w:rsidR="00EC7390" w:rsidRPr="00EC7390">
        <w:t>hosphate</w:t>
      </w:r>
      <w:proofErr w:type="spellEnd"/>
    </w:p>
    <w:p w14:paraId="13BC87C4" w14:textId="5BBF87FF" w:rsidR="00BE3B07" w:rsidRDefault="00BE3B07" w:rsidP="00C01BCF">
      <w:r>
        <w:t>BAPTA</w:t>
      </w:r>
      <w:r w:rsidR="00525CD0">
        <w:tab/>
      </w:r>
      <w:r w:rsidR="00CE699F">
        <w:t>1,2-B</w:t>
      </w:r>
      <w:r w:rsidR="00A310F4">
        <w:t>is(o-</w:t>
      </w:r>
      <w:proofErr w:type="spellStart"/>
      <w:proofErr w:type="gramStart"/>
      <w:r w:rsidR="00A310F4">
        <w:t>AminoPhenoxy</w:t>
      </w:r>
      <w:proofErr w:type="spellEnd"/>
      <w:r w:rsidR="00A310F4">
        <w:t>)ethane</w:t>
      </w:r>
      <w:proofErr w:type="gramEnd"/>
      <w:r w:rsidR="00A310F4">
        <w:t>-N,N,N′,N′-</w:t>
      </w:r>
      <w:proofErr w:type="spellStart"/>
      <w:r w:rsidR="00A310F4">
        <w:t>Tetraacetic</w:t>
      </w:r>
      <w:proofErr w:type="spellEnd"/>
      <w:r w:rsidR="00A310F4">
        <w:t xml:space="preserve">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proofErr w:type="spellStart"/>
      <w:r w:rsidR="00216111">
        <w:t>EthyleneDiamineT</w:t>
      </w:r>
      <w:r w:rsidR="006415CC" w:rsidRPr="006415CC">
        <w:t>etraacetic</w:t>
      </w:r>
      <w:proofErr w:type="spellEnd"/>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w:t>
      </w:r>
      <w:proofErr w:type="spellStart"/>
      <w:proofErr w:type="gramStart"/>
      <w:r w:rsidR="00DF33E9" w:rsidRPr="00DF33E9">
        <w:t>bis</w:t>
      </w:r>
      <w:proofErr w:type="spellEnd"/>
      <w:r w:rsidR="00DF33E9" w:rsidRPr="00DF33E9">
        <w:t>(</w:t>
      </w:r>
      <w:proofErr w:type="gramEnd"/>
      <w:r w:rsidR="00DF33E9" w:rsidRPr="00DF33E9">
        <w:t>β-</w:t>
      </w:r>
      <w:proofErr w:type="spellStart"/>
      <w:r w:rsidR="00DF33E9" w:rsidRPr="00DF33E9">
        <w:t>aminoethy</w:t>
      </w:r>
      <w:r w:rsidR="007F43F2">
        <w:t>l</w:t>
      </w:r>
      <w:proofErr w:type="spellEnd"/>
      <w:r w:rsidR="007F43F2">
        <w:t xml:space="preserve"> ether)-N,N,N',N'-</w:t>
      </w:r>
      <w:proofErr w:type="spellStart"/>
      <w:r w:rsidR="007F43F2">
        <w:t>Tetraacetic</w:t>
      </w:r>
      <w:proofErr w:type="spellEnd"/>
      <w:r w:rsidR="007F43F2">
        <w:t xml:space="preserve"> A</w:t>
      </w:r>
      <w:r w:rsidR="00DF33E9" w:rsidRPr="00DF33E9">
        <w:t>cid</w:t>
      </w:r>
    </w:p>
    <w:p w14:paraId="4A30B38A" w14:textId="09D8CD71" w:rsidR="005A1E20" w:rsidRDefault="005A1E20" w:rsidP="00C01BCF">
      <w:r>
        <w:t>EP</w:t>
      </w:r>
      <w:r>
        <w:tab/>
      </w:r>
      <w:r w:rsidR="00EC7390">
        <w:tab/>
      </w:r>
      <w:r>
        <w:t>Electrophysiological Property</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 xml:space="preserve">Guanosine </w:t>
      </w:r>
      <w:proofErr w:type="spellStart"/>
      <w:r w:rsidR="00EF13F3">
        <w:t>T</w:t>
      </w:r>
      <w:r w:rsidR="00F32F78">
        <w:t>riP</w:t>
      </w:r>
      <w:r w:rsidR="00EC7390" w:rsidRPr="00EC7390">
        <w:t>hosphate</w:t>
      </w:r>
      <w:proofErr w:type="spellEnd"/>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 xml:space="preserve">K-Nearest </w:t>
      </w:r>
      <w:proofErr w:type="spellStart"/>
      <w:r>
        <w:t>Neighbour</w:t>
      </w:r>
      <w:proofErr w:type="spellEnd"/>
    </w:p>
    <w:p w14:paraId="4DF6C41F" w14:textId="0ECEBF2B" w:rsidR="006200A1" w:rsidRDefault="006200A1" w:rsidP="00C01BCF">
      <w:r>
        <w:t>Mg</w:t>
      </w:r>
      <w:r>
        <w:tab/>
      </w:r>
      <w:r>
        <w:tab/>
        <w:t>Magnesium</w:t>
      </w:r>
    </w:p>
    <w:p w14:paraId="21F2D590" w14:textId="7BF7B958" w:rsidR="00245D2F" w:rsidRDefault="00245D2F" w:rsidP="00C01BCF">
      <w:r>
        <w:lastRenderedPageBreak/>
        <w:t>Na</w:t>
      </w:r>
      <w:r>
        <w:tab/>
      </w:r>
      <w:r>
        <w:tab/>
        <w:t>Sodium</w:t>
      </w:r>
    </w:p>
    <w:p w14:paraId="01358F37" w14:textId="193233D4" w:rsidR="005A1E20" w:rsidRDefault="005A1E20" w:rsidP="005A1E20">
      <w:r>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6" w:name="_Toc153357233"/>
      <w:bookmarkStart w:id="17" w:name="_Toc157169041"/>
      <w:bookmarkStart w:id="18" w:name="_Toc468464387"/>
      <w:r w:rsidRPr="00E94CAE">
        <w:lastRenderedPageBreak/>
        <w:t>Acknowledgements</w:t>
      </w:r>
      <w:bookmarkEnd w:id="16"/>
      <w:bookmarkEnd w:id="17"/>
      <w:bookmarkEnd w:id="18"/>
    </w:p>
    <w:p w14:paraId="33CB08E4" w14:textId="77777777" w:rsidR="00F56E53" w:rsidRDefault="00F56E53" w:rsidP="00014D18"/>
    <w:p w14:paraId="1B23C093" w14:textId="12B56F8C" w:rsidR="00E9753B" w:rsidRDefault="00A724B6" w:rsidP="00014D18">
      <w:r>
        <w:t>First</w:t>
      </w:r>
      <w:r w:rsidR="00E17DC6">
        <w:t xml:space="preserve">, I would like to thank my supervisor, Dr. Paul </w:t>
      </w:r>
      <w:proofErr w:type="spellStart"/>
      <w:r w:rsidR="00E17DC6">
        <w:t>Pavlidis</w:t>
      </w:r>
      <w:proofErr w:type="spellEnd"/>
      <w:r w:rsidR="00E17DC6">
        <w:t>,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 xml:space="preserve">Special thanks to Dr. </w:t>
      </w:r>
      <w:proofErr w:type="spellStart"/>
      <w:r w:rsidR="00FC5C81">
        <w:t>Sohrab</w:t>
      </w:r>
      <w:proofErr w:type="spellEnd"/>
      <w:r w:rsidR="00FC5C81">
        <w:t xml:space="preserve"> Shah, the examination chair.</w:t>
      </w:r>
    </w:p>
    <w:p w14:paraId="21DCC038" w14:textId="77777777" w:rsidR="00CA28C2" w:rsidRDefault="00CA28C2" w:rsidP="00014D18"/>
    <w:p w14:paraId="6E094A04" w14:textId="10E13CDA" w:rsidR="00FF756D" w:rsidRDefault="00CA28C2" w:rsidP="00014D18">
      <w:r>
        <w:t xml:space="preserve">To postdoctoral fellows, Dr. </w:t>
      </w:r>
      <w:proofErr w:type="spellStart"/>
      <w:r>
        <w:t>Shreejoy</w:t>
      </w:r>
      <w:proofErr w:type="spellEnd"/>
      <w:r w:rsidR="007020FD">
        <w:t xml:space="preserve"> J.</w:t>
      </w:r>
      <w:r>
        <w:t xml:space="preserve"> </w:t>
      </w:r>
      <w:proofErr w:type="spellStart"/>
      <w:r>
        <w:t>Tripathy</w:t>
      </w:r>
      <w:proofErr w:type="spellEnd"/>
      <w:r>
        <w:t xml:space="preserve"> and Dr. Lilah </w:t>
      </w:r>
      <w:proofErr w:type="spellStart"/>
      <w:r>
        <w:t>Toker</w:t>
      </w:r>
      <w:proofErr w:type="spellEnd"/>
      <w:r>
        <w:t xml:space="preserve">, thank you for your valuable guidance, advice and patience throughout my project. </w:t>
      </w:r>
      <w:r w:rsidR="00D9551A">
        <w:t xml:space="preserve">I would also like to thank past and present </w:t>
      </w:r>
      <w:proofErr w:type="spellStart"/>
      <w:r w:rsidR="00D9551A">
        <w:t>Pavlidis</w:t>
      </w:r>
      <w:proofErr w:type="spellEnd"/>
      <w:r w:rsidR="00D9551A">
        <w:t xml:space="preserve"> lab members for their </w:t>
      </w:r>
      <w:r w:rsidR="001D758B">
        <w:t xml:space="preserve">undying </w:t>
      </w:r>
      <w:r w:rsidR="00D9551A">
        <w:t>support.</w:t>
      </w:r>
      <w:r w:rsidR="0040764D">
        <w:t xml:space="preserve"> </w:t>
      </w:r>
      <w:r w:rsidR="007020FD">
        <w:t xml:space="preserve">I wish to thank </w:t>
      </w:r>
      <w:r w:rsidR="00020ED1">
        <w:t xml:space="preserve">Dr. </w:t>
      </w:r>
      <w:r w:rsidR="007020FD">
        <w:t>Richard C</w:t>
      </w:r>
      <w:r w:rsidR="0040764D">
        <w:t xml:space="preserve">. </w:t>
      </w:r>
      <w:proofErr w:type="spellStart"/>
      <w:r w:rsidR="0040764D">
        <w:t>Gerkin</w:t>
      </w:r>
      <w:proofErr w:type="spellEnd"/>
      <w:r w:rsidR="0040764D">
        <w:t xml:space="preserve"> for </w:t>
      </w:r>
      <w:r w:rsidR="00E55E22">
        <w:t>suggesting Random Forests for modeling the effects of solutions on ephys variability.</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19" w:name="_Toc153357234"/>
      <w:bookmarkStart w:id="20" w:name="_Toc157169042"/>
      <w:bookmarkStart w:id="21" w:name="_Toc468464388"/>
      <w:r w:rsidRPr="00E94CAE">
        <w:lastRenderedPageBreak/>
        <w:t>Dedication</w:t>
      </w:r>
      <w:bookmarkEnd w:id="19"/>
      <w:bookmarkEnd w:id="20"/>
      <w:bookmarkEnd w:id="21"/>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363E65FE" w:rsidR="00135BBC" w:rsidRPr="00D9090A" w:rsidRDefault="00D05467" w:rsidP="00135BBC">
      <w:pPr>
        <w:jc w:val="center"/>
        <w:rPr>
          <w:i/>
          <w:sz w:val="28"/>
          <w:szCs w:val="28"/>
        </w:rPr>
      </w:pPr>
      <w:r>
        <w:rPr>
          <w:i/>
          <w:sz w:val="28"/>
          <w:szCs w:val="28"/>
        </w:rPr>
        <w:t xml:space="preserve">For </w:t>
      </w:r>
      <w:r w:rsidR="006D7AF3">
        <w:rPr>
          <w:i/>
          <w:sz w:val="28"/>
          <w:szCs w:val="28"/>
        </w:rPr>
        <w:t>bridging differences in scientific inquires</w:t>
      </w:r>
      <w:r w:rsidR="0000367A">
        <w:rPr>
          <w:i/>
          <w:sz w:val="28"/>
          <w:szCs w:val="28"/>
        </w:rPr>
        <w:t>.</w:t>
      </w:r>
    </w:p>
    <w:p w14:paraId="767BBC67" w14:textId="2265F628" w:rsidR="00E9753B" w:rsidRDefault="00D271E1" w:rsidP="00ED5351">
      <w:pPr>
        <w:pStyle w:val="Heading1"/>
      </w:pPr>
      <w:bookmarkStart w:id="22" w:name="_Toc153357235"/>
      <w:bookmarkStart w:id="23" w:name="_Toc157169043"/>
      <w:r>
        <w:lastRenderedPageBreak/>
        <w:br/>
      </w:r>
      <w:bookmarkStart w:id="24" w:name="_Toc468464389"/>
      <w:r w:rsidR="00E9753B" w:rsidRPr="00E94CAE">
        <w:t>Introduction</w:t>
      </w:r>
      <w:bookmarkEnd w:id="22"/>
      <w:bookmarkEnd w:id="23"/>
      <w:bookmarkEnd w:id="24"/>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464BB75A"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8F69AB">
      <w:pPr>
        <w:pStyle w:val="Heading2"/>
      </w:pPr>
      <w:bookmarkStart w:id="25" w:name="_Toc468464390"/>
      <w:r>
        <w:lastRenderedPageBreak/>
        <w:t xml:space="preserve">History </w:t>
      </w:r>
      <w:r w:rsidR="00267679">
        <w:t>and early</w:t>
      </w:r>
      <w:r w:rsidR="002A625F">
        <w:t xml:space="preserve"> </w:t>
      </w:r>
      <w:r w:rsidR="00267679">
        <w:t>neurophysiological mechanisms</w:t>
      </w:r>
      <w:bookmarkEnd w:id="25"/>
    </w:p>
    <w:p w14:paraId="3060D0C6" w14:textId="77777777" w:rsidR="004D0575" w:rsidRDefault="004D0575" w:rsidP="00872827">
      <w:pPr>
        <w:rPr>
          <w:lang w:val="en-CA"/>
        </w:rPr>
      </w:pPr>
    </w:p>
    <w:p w14:paraId="6B0AA892" w14:textId="107976BA"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 xml:space="preserve">communication </w:t>
      </w:r>
      <w:r w:rsidR="00DD256C">
        <w:rPr>
          <w:lang w:val="en-CA"/>
        </w:rPr>
        <w:t>protocols</w:t>
      </w:r>
      <w:r w:rsidR="00227A28">
        <w:rPr>
          <w:lang w:val="en-CA"/>
        </w:rPr>
        <w:t xml:space="preserve"> that propagate</w:t>
      </w:r>
      <w:r w:rsidR="00724DF8">
        <w:rPr>
          <w:lang w:val="en-CA"/>
        </w:rPr>
        <w:t xml:space="preserve"> signal from </w:t>
      </w:r>
      <w:r w:rsidR="001B3CFD">
        <w:rPr>
          <w:lang w:val="en-CA"/>
        </w:rPr>
        <w:t xml:space="preserve">one cell to the next. </w:t>
      </w:r>
      <w:r w:rsidR="001D24E8">
        <w:rPr>
          <w:lang w:val="en-CA"/>
        </w:rPr>
        <w:t>APs</w:t>
      </w:r>
      <w:r w:rsidR="00FE2301">
        <w:rPr>
          <w:lang w:val="en-CA"/>
        </w:rPr>
        <w:t xml:space="preserve"> are relatively short events </w:t>
      </w:r>
      <w:r w:rsidR="007D7197">
        <w:rPr>
          <w:lang w:val="en-CA"/>
        </w:rPr>
        <w:t>during which the neuron</w:t>
      </w:r>
      <w:r w:rsidR="004D47E6">
        <w:rPr>
          <w:lang w:val="en-CA"/>
        </w:rPr>
        <w:t>’</w:t>
      </w:r>
      <w:r w:rsidR="007D7197">
        <w:rPr>
          <w:lang w:val="en-CA"/>
        </w:rPr>
        <w:t xml:space="preserve">s membrane potential depolarizes to </w:t>
      </w:r>
      <w:r w:rsidR="00E96EEE">
        <w:rPr>
          <w:lang w:val="en-CA"/>
        </w:rPr>
        <w:t xml:space="preserve">the </w:t>
      </w:r>
      <w:r w:rsidR="00556994">
        <w:rPr>
          <w:lang w:val="en-CA"/>
        </w:rPr>
        <w:t>AP peak</w:t>
      </w:r>
      <w:r w:rsidR="007D7197">
        <w:rPr>
          <w:lang w:val="en-CA"/>
        </w:rPr>
        <w:t xml:space="preserve"> value and then </w:t>
      </w:r>
      <w:r w:rsidR="0000377E">
        <w:rPr>
          <w:lang w:val="en-CA"/>
        </w:rPr>
        <w:t xml:space="preserve">eventually </w:t>
      </w:r>
      <w:r w:rsidR="007D7197">
        <w:rPr>
          <w:lang w:val="en-CA"/>
        </w:rPr>
        <w:t xml:space="preserve">repolarizes back to </w:t>
      </w:r>
      <w:r w:rsidR="008337B8">
        <w:rPr>
          <w:lang w:val="en-CA"/>
        </w:rPr>
        <w:t>the resting membrane potential.</w:t>
      </w:r>
    </w:p>
    <w:p w14:paraId="3B5BDC35" w14:textId="77777777" w:rsidR="00F17B34" w:rsidRDefault="00F17B34" w:rsidP="00872827">
      <w:pPr>
        <w:rPr>
          <w:lang w:val="en-CA"/>
        </w:rPr>
      </w:pPr>
    </w:p>
    <w:p w14:paraId="69999C3C" w14:textId="3C7F505D"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w:t>
      </w:r>
      <w:r w:rsidR="00B93FDE">
        <w:rPr>
          <w:lang w:val="en-CA"/>
        </w:rPr>
        <w:t>These concentrations are</w:t>
      </w:r>
      <w:r w:rsidR="00CB2270">
        <w:rPr>
          <w:lang w:val="en-CA"/>
        </w:rPr>
        <w:t xml:space="preserve"> maintained</w:t>
      </w:r>
      <w:r w:rsidR="00633F54">
        <w:rPr>
          <w:lang w:val="en-CA"/>
        </w:rPr>
        <w:t xml:space="preserve"> by Na / K pumps </w:t>
      </w:r>
      <w:r w:rsidR="00AE0E2F">
        <w:rPr>
          <w:lang w:val="en-CA"/>
        </w:rPr>
        <w:t xml:space="preserve">that keep moving sodium </w:t>
      </w:r>
      <w:r w:rsidR="00867257">
        <w:rPr>
          <w:lang w:val="en-CA"/>
        </w:rPr>
        <w:t xml:space="preserve">ions </w:t>
      </w:r>
      <w:r w:rsidR="00AE0E2F">
        <w:rPr>
          <w:lang w:val="en-CA"/>
        </w:rPr>
        <w:t>outside o</w:t>
      </w:r>
      <w:r w:rsidR="00867257">
        <w:rPr>
          <w:lang w:val="en-CA"/>
        </w:rPr>
        <w:t xml:space="preserve">f the cell and potassium inside, expending ATP. </w:t>
      </w:r>
      <w:r w:rsidR="00557272">
        <w:rPr>
          <w:lang w:val="en-CA"/>
        </w:rPr>
        <w:t xml:space="preserve"> </w:t>
      </w:r>
      <w:r w:rsidR="00F72469">
        <w:rPr>
          <w:lang w:val="en-CA"/>
        </w:rPr>
        <w:t xml:space="preserve">The concentration differences </w:t>
      </w:r>
      <w:r w:rsidR="00BA25B8">
        <w:rPr>
          <w:lang w:val="en-CA"/>
        </w:rPr>
        <w:t xml:space="preserve">across the neuron membrane </w:t>
      </w:r>
      <w:r w:rsidR="00F72469">
        <w:rPr>
          <w:lang w:val="en-CA"/>
        </w:rPr>
        <w:t>cause</w:t>
      </w:r>
      <w:r w:rsidRPr="00872827">
        <w:rPr>
          <w:lang w:val="en-CA"/>
        </w:rPr>
        <w:t xml:space="preserve"> sodium (</w:t>
      </w:r>
      <w:proofErr w:type="spellStart"/>
      <w:r w:rsidRPr="00872827">
        <w:rPr>
          <w:lang w:val="en-CA"/>
        </w:rPr>
        <w:t>E</w:t>
      </w:r>
      <w:r w:rsidRPr="00872827">
        <w:rPr>
          <w:vertAlign w:val="subscript"/>
          <w:lang w:val="en-CA"/>
        </w:rPr>
        <w:t>Na</w:t>
      </w:r>
      <w:proofErr w:type="spellEnd"/>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to be respectively very high / similar, relative to the resting membrane potential. Additionally, ionic driving forces across the neuron membrane are calculated as a difference between their reversal potentials and the membrane po</w:t>
      </w:r>
      <w:r w:rsidR="00302BF2">
        <w:rPr>
          <w:lang w:val="en-CA"/>
        </w:rPr>
        <w:t>tential, thus at rest sodium has a strong inward driving force</w:t>
      </w:r>
      <w:r w:rsidR="005D6E58">
        <w:rPr>
          <w:lang w:val="en-CA"/>
        </w:rPr>
        <w:t>, while</w:t>
      </w:r>
      <w:r w:rsidR="00302BF2">
        <w:rPr>
          <w:lang w:val="en-CA"/>
        </w:rPr>
        <w:t xml:space="preserve"> potassium</w:t>
      </w:r>
      <w:r w:rsidR="00CB0EFD">
        <w:rPr>
          <w:lang w:val="en-CA"/>
        </w:rPr>
        <w:t xml:space="preserve"> has a</w:t>
      </w:r>
      <w:r w:rsidR="00F86090">
        <w:rPr>
          <w:lang w:val="en-CA"/>
        </w:rPr>
        <w:t xml:space="preserve"> slight</w:t>
      </w:r>
      <w:r w:rsidR="00CB0EFD">
        <w:rPr>
          <w:lang w:val="en-CA"/>
        </w:rPr>
        <w:t xml:space="preserve"> outward driving force.</w:t>
      </w:r>
    </w:p>
    <w:p w14:paraId="5EB79D09" w14:textId="77777777" w:rsidR="00191E9F" w:rsidRDefault="00191E9F" w:rsidP="00872827">
      <w:pPr>
        <w:rPr>
          <w:lang w:val="en-CA"/>
        </w:rPr>
      </w:pPr>
    </w:p>
    <w:p w14:paraId="02693252" w14:textId="4BF276C6" w:rsidR="00B232FE" w:rsidRDefault="00C73684" w:rsidP="00872827">
      <w:pPr>
        <w:rPr>
          <w:lang w:val="en-CA"/>
        </w:rPr>
      </w:pPr>
      <w:r>
        <w:rPr>
          <w:lang w:val="en-CA"/>
        </w:rPr>
        <w:lastRenderedPageBreak/>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w:t>
      </w:r>
      <w:r w:rsidR="00633FB9">
        <w:rPr>
          <w:lang w:val="en-CA"/>
        </w:rPr>
        <w:t xml:space="preserve"> voltage-gates sodium channels in the cell membrane open, causing</w:t>
      </w:r>
      <w:r w:rsidR="00553E38" w:rsidRPr="00872827">
        <w:rPr>
          <w:lang w:val="en-CA"/>
        </w:rPr>
        <w:t xml:space="preserve"> </w:t>
      </w:r>
      <w:r w:rsidR="00226FC1">
        <w:rPr>
          <w:lang w:val="en-CA"/>
        </w:rPr>
        <w:t xml:space="preserve">the </w:t>
      </w:r>
      <w:r w:rsidR="00553E38" w:rsidRPr="00872827">
        <w:rPr>
          <w:lang w:val="en-CA"/>
        </w:rPr>
        <w:t>sodium ion permeability (</w:t>
      </w:r>
      <w:proofErr w:type="spellStart"/>
      <w:r w:rsidR="00553E38" w:rsidRPr="00872827">
        <w:rPr>
          <w:lang w:val="en-CA"/>
        </w:rPr>
        <w:t>G</w:t>
      </w:r>
      <w:r w:rsidR="00553E38" w:rsidRPr="00872827">
        <w:rPr>
          <w:vertAlign w:val="subscript"/>
          <w:lang w:val="en-CA"/>
        </w:rPr>
        <w:t>Na</w:t>
      </w:r>
      <w:proofErr w:type="spellEnd"/>
      <w:r w:rsidR="00553E38" w:rsidRPr="00872827">
        <w:rPr>
          <w:lang w:val="en-CA"/>
        </w:rPr>
        <w:t xml:space="preserve">) across the cell membrane </w:t>
      </w:r>
      <w:r w:rsidR="009128EC">
        <w:rPr>
          <w:lang w:val="en-CA"/>
        </w:rPr>
        <w:t>to increase</w:t>
      </w:r>
      <w:r w:rsidR="00553E38" w:rsidRPr="00872827">
        <w:rPr>
          <w:lang w:val="en-CA"/>
        </w:rPr>
        <w:t xml:space="preserve">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approaches its peak, both sodium driving force and permeability decrease, </w:t>
      </w:r>
      <w:r w:rsidR="00DD2826">
        <w:rPr>
          <w:lang w:val="en-CA"/>
        </w:rPr>
        <w:t>because</w:t>
      </w:r>
      <w:r w:rsidR="00135899">
        <w:rPr>
          <w:lang w:val="en-CA"/>
        </w:rPr>
        <w:t xml:space="preserve"> the neuron’s membrane potential </w:t>
      </w:r>
      <w:r w:rsidR="00252A35">
        <w:rPr>
          <w:lang w:val="en-CA"/>
        </w:rPr>
        <w:t xml:space="preserve">is closer to </w:t>
      </w:r>
      <w:proofErr w:type="spellStart"/>
      <w:r w:rsidR="00252A35">
        <w:rPr>
          <w:lang w:val="en-CA"/>
        </w:rPr>
        <w:t>E</w:t>
      </w:r>
      <w:r w:rsidR="00252A35" w:rsidRPr="00252A35">
        <w:rPr>
          <w:vertAlign w:val="subscript"/>
          <w:lang w:val="en-CA"/>
        </w:rPr>
        <w:t>Na</w:t>
      </w:r>
      <w:proofErr w:type="spellEnd"/>
      <w:r w:rsidR="00252A35">
        <w:rPr>
          <w:lang w:val="en-CA"/>
        </w:rPr>
        <w:t xml:space="preserve"> </w:t>
      </w:r>
      <w:r w:rsidR="00135899">
        <w:rPr>
          <w:lang w:val="en-CA"/>
        </w:rPr>
        <w:t>and</w:t>
      </w:r>
      <w:r w:rsidR="00DD2826">
        <w:rPr>
          <w:lang w:val="en-CA"/>
        </w:rPr>
        <w:t xml:space="preserve"> a large portion o</w:t>
      </w:r>
      <w:r w:rsidR="00C23C76">
        <w:rPr>
          <w:lang w:val="en-CA"/>
        </w:rPr>
        <w:t>f the sodium channels close.</w:t>
      </w:r>
      <w:r w:rsidR="003432E1">
        <w:rPr>
          <w:lang w:val="en-CA"/>
        </w:rPr>
        <w:t xml:space="preserve"> At that point,</w:t>
      </w:r>
      <w:r w:rsidR="00553E38" w:rsidRPr="00872827">
        <w:rPr>
          <w:lang w:val="en-CA"/>
        </w:rPr>
        <w:t xml:space="preserve"> </w:t>
      </w:r>
      <w:r w:rsidR="00295CF8">
        <w:rPr>
          <w:lang w:val="en-CA"/>
        </w:rPr>
        <w:t xml:space="preserve">potassium voltage-gated channels open and </w:t>
      </w:r>
      <w:r w:rsidR="00E332AC">
        <w:rPr>
          <w:lang w:val="en-CA"/>
        </w:rPr>
        <w:t>its</w:t>
      </w:r>
      <w:r w:rsidR="004E1084">
        <w:rPr>
          <w:lang w:val="en-CA"/>
        </w:rPr>
        <w:t xml:space="preserve"> </w:t>
      </w:r>
      <w:r w:rsidR="007D30C7">
        <w:rPr>
          <w:lang w:val="en-CA"/>
        </w:rPr>
        <w:t xml:space="preserve">large </w:t>
      </w:r>
      <w:r w:rsidR="004E1084">
        <w:rPr>
          <w:lang w:val="en-CA"/>
        </w:rPr>
        <w:t xml:space="preserve">outward </w:t>
      </w:r>
      <w:r w:rsidR="004E1084" w:rsidRPr="00872827">
        <w:rPr>
          <w:lang w:val="en-CA"/>
        </w:rPr>
        <w:t>driving force</w:t>
      </w:r>
      <w:r w:rsidR="004E1084">
        <w:rPr>
          <w:lang w:val="en-CA"/>
        </w:rPr>
        <w:t xml:space="preserve"> </w:t>
      </w:r>
      <w:r w:rsidR="007D30C7">
        <w:rPr>
          <w:lang w:val="en-CA"/>
        </w:rPr>
        <w:t xml:space="preserve">is complemented with the </w:t>
      </w:r>
      <w:r w:rsidR="005808B2">
        <w:rPr>
          <w:lang w:val="en-CA"/>
        </w:rPr>
        <w:t xml:space="preserve">dramatic </w:t>
      </w:r>
      <w:r w:rsidR="004E1084" w:rsidRPr="00872827">
        <w:rPr>
          <w:lang w:val="en-CA"/>
        </w:rPr>
        <w:t xml:space="preserve">rise </w:t>
      </w:r>
      <w:r w:rsidR="0032000D">
        <w:rPr>
          <w:lang w:val="en-CA"/>
        </w:rPr>
        <w:t xml:space="preserve">in its </w:t>
      </w:r>
      <w:r w:rsidR="00553E38" w:rsidRPr="00872827">
        <w:rPr>
          <w:lang w:val="en-CA"/>
        </w:rPr>
        <w:t>permeability (G</w:t>
      </w:r>
      <w:r w:rsidR="00553E38" w:rsidRPr="00872827">
        <w:rPr>
          <w:vertAlign w:val="subscript"/>
          <w:lang w:val="en-CA"/>
        </w:rPr>
        <w:t>K</w:t>
      </w:r>
      <w:r w:rsidR="00553E38" w:rsidRPr="00872827">
        <w:rPr>
          <w:lang w:val="en-CA"/>
        </w:rPr>
        <w:t xml:space="preserve">) </w:t>
      </w:r>
      <w:r w:rsidR="00295CF8">
        <w:rPr>
          <w:lang w:val="en-CA"/>
        </w:rPr>
        <w:t>across the membrane</w:t>
      </w:r>
      <w:r w:rsidR="003A5D8A">
        <w:rPr>
          <w:lang w:val="en-CA"/>
        </w:rPr>
        <w:t xml:space="preserve">. </w:t>
      </w:r>
      <w:r w:rsidR="00CF6DC7">
        <w:rPr>
          <w:lang w:val="en-CA"/>
        </w:rPr>
        <w:t>Because of</w:t>
      </w:r>
      <w:r w:rsidR="003A5D8A">
        <w:rPr>
          <w:lang w:val="en-CA"/>
        </w:rPr>
        <w:t xml:space="preserve"> potassium ions rapidly leaving the cell</w:t>
      </w:r>
      <w:r w:rsidR="007C1B7F">
        <w:rPr>
          <w:lang w:val="en-CA"/>
        </w:rPr>
        <w:t xml:space="preserve"> and furt</w:t>
      </w:r>
      <w:r w:rsidR="00ED53D2">
        <w:rPr>
          <w:lang w:val="en-CA"/>
        </w:rPr>
        <w:t>her potassium channels opening</w:t>
      </w:r>
      <w:r w:rsidR="007C1B7F">
        <w:rPr>
          <w:lang w:val="en-CA"/>
        </w:rPr>
        <w:t xml:space="preserve"> in response to the influx of calcium ions during the AP</w:t>
      </w:r>
      <w:r w:rsidR="003A5D8A">
        <w:rPr>
          <w:lang w:val="en-CA"/>
        </w:rPr>
        <w:t>, the neuron’s membrane potential</w:t>
      </w:r>
      <w:r w:rsidR="00295CF8">
        <w:rPr>
          <w:lang w:val="en-CA"/>
        </w:rPr>
        <w:t xml:space="preserve"> </w:t>
      </w:r>
      <w:r w:rsidR="007E1938">
        <w:rPr>
          <w:lang w:val="en-CA"/>
        </w:rPr>
        <w:t>hyper</w:t>
      </w:r>
      <w:r w:rsidR="00B232FE">
        <w:rPr>
          <w:lang w:val="en-CA"/>
        </w:rPr>
        <w:t>polarizes to values below its normal resting potential</w:t>
      </w:r>
      <w:r w:rsidR="00D775E6">
        <w:rPr>
          <w:lang w:val="en-CA"/>
        </w:rPr>
        <w:t xml:space="preserve"> </w:t>
      </w:r>
      <w:r w:rsidR="00D775E6">
        <w:rPr>
          <w:lang w:val="en-CA"/>
        </w:rPr>
        <w:fldChar w:fldCharType="begin"/>
      </w:r>
      <w:r w:rsidR="00D775E6">
        <w:rPr>
          <w:lang w:val="en-CA"/>
        </w:rPr>
        <w:instrText xml:space="preserve"> ADDIN ZOTERO_ITEM CSL_CITATION {"citationID":"21h0fde7r6","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775E6">
        <w:rPr>
          <w:lang w:val="en-CA"/>
        </w:rPr>
        <w:fldChar w:fldCharType="separate"/>
      </w:r>
      <w:r w:rsidR="00D775E6">
        <w:rPr>
          <w:noProof/>
          <w:lang w:val="en-CA"/>
        </w:rPr>
        <w:t>(Hille, 1984)</w:t>
      </w:r>
      <w:r w:rsidR="00D775E6">
        <w:rPr>
          <w:lang w:val="en-CA"/>
        </w:rPr>
        <w:fldChar w:fldCharType="end"/>
      </w:r>
      <w:r w:rsidR="00B232FE">
        <w:rPr>
          <w:lang w:val="en-CA"/>
        </w:rPr>
        <w:t xml:space="preserve">. </w:t>
      </w:r>
      <w:r w:rsidR="00022E10">
        <w:rPr>
          <w:lang w:val="en-CA"/>
        </w:rPr>
        <w:t>Then, the neuron membrane eventually restores to its resting potential.</w:t>
      </w:r>
      <w:r w:rsidR="00524C6A">
        <w:rPr>
          <w:lang w:val="en-CA"/>
        </w:rPr>
        <w:t xml:space="preserve"> Neurons cannot fire a second A</w:t>
      </w:r>
      <w:r w:rsidR="00C07969">
        <w:rPr>
          <w:lang w:val="en-CA"/>
        </w:rPr>
        <w:t>P</w:t>
      </w:r>
      <w:r w:rsidR="00524C6A">
        <w:rPr>
          <w:lang w:val="en-CA"/>
        </w:rPr>
        <w:t xml:space="preserve"> immediately following </w:t>
      </w:r>
      <w:r w:rsidR="00AA38B7">
        <w:rPr>
          <w:lang w:val="en-CA"/>
        </w:rPr>
        <w:t xml:space="preserve">the first one </w:t>
      </w:r>
      <w:r w:rsidR="00F04440">
        <w:rPr>
          <w:lang w:val="en-CA"/>
        </w:rPr>
        <w:t>because of</w:t>
      </w:r>
      <w:r w:rsidR="008917DD">
        <w:rPr>
          <w:lang w:val="en-CA"/>
        </w:rPr>
        <w:t xml:space="preserve"> the</w:t>
      </w:r>
      <w:r w:rsidR="00AA38B7">
        <w:rPr>
          <w:lang w:val="en-CA"/>
        </w:rPr>
        <w:t xml:space="preserve"> absolute refractory period</w:t>
      </w:r>
      <w:r w:rsidR="009D2F00">
        <w:rPr>
          <w:lang w:val="en-CA"/>
        </w:rPr>
        <w:t>, during</w:t>
      </w:r>
      <w:r w:rsidR="00566099">
        <w:rPr>
          <w:lang w:val="en-CA"/>
        </w:rPr>
        <w:t xml:space="preserve"> that time </w:t>
      </w:r>
      <w:r w:rsidR="003B4528">
        <w:rPr>
          <w:lang w:val="en-CA"/>
        </w:rPr>
        <w:t>sodium channels are in their inactivated state and cannot be opened regardless of the membrane potential.</w:t>
      </w:r>
    </w:p>
    <w:p w14:paraId="6603EE6E" w14:textId="77777777" w:rsidR="00361F38" w:rsidRDefault="00361F38" w:rsidP="00872827">
      <w:pPr>
        <w:rPr>
          <w:lang w:val="en-CA"/>
        </w:rPr>
      </w:pPr>
    </w:p>
    <w:p w14:paraId="0B3A35D2" w14:textId="752083F4" w:rsidR="00553E38" w:rsidRPr="00872827"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 xml:space="preserve">William </w:t>
      </w:r>
      <w:proofErr w:type="spellStart"/>
      <w:r w:rsidR="005C711A" w:rsidRPr="005C711A">
        <w:rPr>
          <w:lang w:val="en-CA"/>
        </w:rPr>
        <w:t>Mestrezat</w:t>
      </w:r>
      <w:proofErr w:type="spellEnd"/>
      <w:r w:rsidR="00923204">
        <w:rPr>
          <w:lang w:val="en-CA"/>
        </w:rPr>
        <w:t xml:space="preserve"> </w:t>
      </w:r>
      <w:r w:rsidR="00923204">
        <w:rPr>
          <w:lang w:val="en-CA"/>
        </w:rPr>
        <w:fldChar w:fldCharType="begin"/>
      </w:r>
      <w:r w:rsidR="00923204">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923204">
        <w:rPr>
          <w:lang w:val="en-CA"/>
        </w:rPr>
        <w:fldChar w:fldCharType="separate"/>
      </w:r>
      <w:r w:rsidR="00923204">
        <w:rPr>
          <w:noProof/>
          <w:lang w:val="en-CA"/>
        </w:rPr>
        <w:t>(Hajdu, 2003)</w:t>
      </w:r>
      <w:r w:rsidR="00923204">
        <w:rPr>
          <w:lang w:val="en-CA"/>
        </w:rPr>
        <w:fldChar w:fldCharType="end"/>
      </w:r>
      <w:r w:rsidR="008E4535">
        <w:rPr>
          <w:lang w:val="en-CA"/>
        </w:rPr>
        <w:t>.</w:t>
      </w:r>
      <w:r w:rsidR="00D27F4D">
        <w:rPr>
          <w:lang w:val="en-CA"/>
        </w:rPr>
        <w:t xml:space="preserve"> </w:t>
      </w:r>
      <w:r w:rsidR="001F1567">
        <w:rPr>
          <w:lang w:val="en-CA"/>
        </w:rPr>
        <w:t>The current medical physiology text-books define CSF composition as follows, (in mM</w:t>
      </w:r>
      <w:r w:rsidR="00E45B49">
        <w:rPr>
          <w:lang w:val="en-CA"/>
        </w:rPr>
        <w:t>, converted</w:t>
      </w:r>
      <w:r w:rsidR="001F1567">
        <w:rPr>
          <w:lang w:val="en-CA"/>
        </w:rPr>
        <w:t>): “</w:t>
      </w:r>
      <w:r w:rsidR="00A0015B">
        <w:rPr>
          <w:lang w:val="en-CA"/>
        </w:rPr>
        <w:t>142 Na</w:t>
      </w:r>
      <w:r w:rsidR="00DF567B" w:rsidRPr="00DF567B">
        <w:rPr>
          <w:vertAlign w:val="superscript"/>
          <w:lang w:val="en-CA"/>
        </w:rPr>
        <w:t>+</w:t>
      </w:r>
      <w:r w:rsidR="00A0015B">
        <w:rPr>
          <w:lang w:val="en-CA"/>
        </w:rPr>
        <w:t>, 2.5 K</w:t>
      </w:r>
      <w:r w:rsidR="00DF567B" w:rsidRPr="00DF567B">
        <w:rPr>
          <w:vertAlign w:val="superscript"/>
          <w:lang w:val="en-CA"/>
        </w:rPr>
        <w:t>+</w:t>
      </w:r>
      <w:r w:rsidR="00A0015B">
        <w:rPr>
          <w:lang w:val="en-CA"/>
        </w:rPr>
        <w:t>, 1.3 Ca</w:t>
      </w:r>
      <w:r w:rsidR="00DF567B" w:rsidRPr="00DF567B">
        <w:rPr>
          <w:vertAlign w:val="superscript"/>
          <w:lang w:val="en-CA"/>
        </w:rPr>
        <w:t>++</w:t>
      </w:r>
      <w:r w:rsidR="00A0015B">
        <w:rPr>
          <w:lang w:val="en-CA"/>
        </w:rPr>
        <w:t>, 0.8 Mg</w:t>
      </w:r>
      <w:r w:rsidR="00DF567B" w:rsidRPr="00DF567B">
        <w:rPr>
          <w:vertAlign w:val="superscript"/>
          <w:lang w:val="en-CA"/>
        </w:rPr>
        <w:t>++</w:t>
      </w:r>
      <w:r w:rsidR="00A0015B">
        <w:rPr>
          <w:lang w:val="en-CA"/>
        </w:rPr>
        <w:t>, 124 Cl</w:t>
      </w:r>
      <w:r w:rsidR="00DF567B">
        <w:rPr>
          <w:vertAlign w:val="superscript"/>
          <w:lang w:val="en-CA"/>
        </w:rPr>
        <w:t>-</w:t>
      </w:r>
      <w:r w:rsidR="00A0015B">
        <w:rPr>
          <w:lang w:val="en-CA"/>
        </w:rPr>
        <w:t>, 3.9 glucose</w:t>
      </w:r>
      <w:r w:rsidR="001F1567">
        <w:rPr>
          <w:lang w:val="en-CA"/>
        </w:rPr>
        <w:t>”</w:t>
      </w:r>
      <w:r w:rsidR="00BE4281">
        <w:rPr>
          <w:lang w:val="en-CA"/>
        </w:rPr>
        <w:t xml:space="preserve"> </w:t>
      </w:r>
      <w:r w:rsidR="00BE4281">
        <w:rPr>
          <w:lang w:val="en-CA"/>
        </w:rPr>
        <w:fldChar w:fldCharType="begin"/>
      </w:r>
      <w:r w:rsidR="00BE4281">
        <w:rPr>
          <w:lang w:val="en-CA"/>
        </w:rPr>
        <w:instrText xml:space="preserve"> ADDIN ZOTERO_ITEM CSL_CITATION {"citationID":"1v08j5rjn7","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BE4281">
        <w:rPr>
          <w:lang w:val="en-CA"/>
        </w:rPr>
        <w:fldChar w:fldCharType="separate"/>
      </w:r>
      <w:r w:rsidR="00BE4281">
        <w:rPr>
          <w:noProof/>
          <w:lang w:val="en-CA"/>
        </w:rPr>
        <w:t>(Hall, 2015)</w:t>
      </w:r>
      <w:r w:rsidR="00BE4281">
        <w:rPr>
          <w:lang w:val="en-CA"/>
        </w:rPr>
        <w:fldChar w:fldCharType="end"/>
      </w:r>
      <w:r w:rsidR="001E68B7">
        <w:rPr>
          <w:lang w:val="en-CA"/>
        </w:rPr>
        <w:t xml:space="preserve">. </w:t>
      </w:r>
      <w:r w:rsidR="005A4379">
        <w:rPr>
          <w:lang w:val="en-CA"/>
        </w:rPr>
        <w:t>Since action potentials are functions of changing membrane potential due to ionic concentration changes</w:t>
      </w:r>
      <w:r w:rsidR="0021743E">
        <w:rPr>
          <w:lang w:val="en-CA"/>
        </w:rPr>
        <w:t xml:space="preserve"> (among other </w:t>
      </w:r>
      <w:r w:rsidR="0021743E">
        <w:rPr>
          <w:lang w:val="en-CA"/>
        </w:rPr>
        <w:lastRenderedPageBreak/>
        <w:t>things)</w:t>
      </w:r>
      <w:r w:rsidR="005A4379">
        <w:rPr>
          <w:lang w:val="en-CA"/>
        </w:rPr>
        <w:t>, 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w:t>
      </w:r>
      <w:r w:rsidR="00240ED3">
        <w:rPr>
          <w:lang w:val="en-CA"/>
        </w:rPr>
        <w:t>must</w:t>
      </w:r>
      <w:r w:rsidR="004F582B">
        <w:rPr>
          <w:lang w:val="en-CA"/>
        </w:rPr>
        <w:t xml:space="preserve"> </w:t>
      </w:r>
      <w:r w:rsidR="00553E38" w:rsidRPr="00872827">
        <w:rPr>
          <w:lang w:val="en-CA"/>
        </w:rPr>
        <w:t>depend on the ion concentrations inside and outside of the cell.</w:t>
      </w:r>
    </w:p>
    <w:p w14:paraId="5CBDBA0D" w14:textId="1E539579" w:rsidR="00F53EA6" w:rsidRDefault="00F53EA6" w:rsidP="006F0D8F">
      <w:pPr>
        <w:spacing w:line="240" w:lineRule="auto"/>
        <w:rPr>
          <w:lang w:val="en-CA"/>
        </w:rPr>
      </w:pPr>
    </w:p>
    <w:p w14:paraId="69713DC0" w14:textId="77777777" w:rsidR="006A240E" w:rsidRPr="00F53EA6" w:rsidRDefault="006A240E" w:rsidP="006F0D8F">
      <w:pPr>
        <w:spacing w:line="240" w:lineRule="auto"/>
        <w:rPr>
          <w:lang w:val="en-CA"/>
        </w:rPr>
      </w:pPr>
    </w:p>
    <w:p w14:paraId="219F30A5" w14:textId="4968A7FB" w:rsidR="002E656E" w:rsidRDefault="008F69AB" w:rsidP="008F69AB">
      <w:pPr>
        <w:pStyle w:val="Heading2"/>
      </w:pPr>
      <w:bookmarkStart w:id="26" w:name="_Toc468464391"/>
      <w:r>
        <w:t xml:space="preserve">Typical </w:t>
      </w:r>
      <w:r w:rsidR="004B7EE1">
        <w:t>methodologies</w:t>
      </w:r>
      <w:r>
        <w:t xml:space="preserve"> in electrophysiological experiments</w:t>
      </w:r>
      <w:bookmarkEnd w:id="26"/>
    </w:p>
    <w:p w14:paraId="2D774187" w14:textId="77777777" w:rsidR="00A47A34" w:rsidRDefault="00A47A34" w:rsidP="00EA1F40">
      <w:pPr>
        <w:rPr>
          <w:lang w:val="en-CA"/>
        </w:rPr>
      </w:pPr>
    </w:p>
    <w:p w14:paraId="70432B66" w14:textId="080CC4C4" w:rsidR="00EA1F40" w:rsidRDefault="00EA1F40" w:rsidP="00EA1F40">
      <w:pPr>
        <w:rPr>
          <w:lang w:val="en-CA"/>
        </w:rPr>
      </w:pPr>
      <w:r>
        <w:rPr>
          <w:lang w:val="en-CA"/>
        </w:rPr>
        <w:t xml:space="preserve">To provide some context for the methodology used in intracellular electrophysiology, a typical </w:t>
      </w:r>
      <w:r w:rsidR="00ED51FE" w:rsidRPr="00ED51FE">
        <w:rPr>
          <w:i/>
          <w:lang w:val="en-CA"/>
        </w:rPr>
        <w:t>in vitro</w:t>
      </w:r>
      <w:r w:rsidR="00ED51FE">
        <w:rPr>
          <w:lang w:val="en-CA"/>
        </w:rPr>
        <w:t xml:space="preserve"> </w:t>
      </w:r>
      <w:r>
        <w:rPr>
          <w:lang w:val="en-CA"/>
        </w:rPr>
        <w:t>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w:t>
      </w:r>
      <w:r w:rsidR="007416EA">
        <w:rPr>
          <w:lang w:val="en-CA"/>
        </w:rPr>
        <w:t>, ACSF</w:t>
      </w:r>
      <w:r>
        <w:rPr>
          <w:lang w:val="en-CA"/>
        </w:rPr>
        <w:t xml:space="preserve">) solution at a constant temperature. Finally, a recording electrode is </w:t>
      </w:r>
      <w:r w:rsidR="0019295C">
        <w:rPr>
          <w:lang w:val="en-CA"/>
        </w:rPr>
        <w:t>attached to</w:t>
      </w:r>
      <w:r>
        <w:rPr>
          <w:lang w:val="en-CA"/>
        </w:rPr>
        <w:t xml:space="preserv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187AC01E" w14:textId="77777777" w:rsidR="006C54D1" w:rsidRDefault="006C54D1" w:rsidP="00EA1F40">
      <w:pPr>
        <w:rPr>
          <w:lang w:val="en-CA"/>
        </w:rPr>
      </w:pPr>
    </w:p>
    <w:p w14:paraId="38290D93" w14:textId="6C394828" w:rsidR="006C54D1" w:rsidRDefault="00616783" w:rsidP="00EA1F40">
      <w:pPr>
        <w:rPr>
          <w:lang w:val="en-CA"/>
        </w:rPr>
      </w:pPr>
      <w:r>
        <w:rPr>
          <w:lang w:val="en-CA"/>
        </w:rPr>
        <w:t xml:space="preserve">Sharp and patch-clamp electrodes are </w:t>
      </w:r>
      <w:r w:rsidR="00842CE5">
        <w:rPr>
          <w:lang w:val="en-CA"/>
        </w:rPr>
        <w:t>t</w:t>
      </w:r>
      <w:r>
        <w:rPr>
          <w:lang w:val="en-CA"/>
        </w:rPr>
        <w:t xml:space="preserve">he common electrode types </w:t>
      </w:r>
      <w:r w:rsidR="00DD0FFB">
        <w:rPr>
          <w:lang w:val="en-CA"/>
        </w:rPr>
        <w:t xml:space="preserve">used by the </w:t>
      </w:r>
      <w:r>
        <w:rPr>
          <w:lang w:val="en-CA"/>
        </w:rPr>
        <w:t>neur</w:t>
      </w:r>
      <w:r w:rsidR="00120B20">
        <w:rPr>
          <w:lang w:val="en-CA"/>
        </w:rPr>
        <w:t xml:space="preserve">ophysiological community. </w:t>
      </w:r>
      <w:r w:rsidR="0031454C">
        <w:rPr>
          <w:lang w:val="en-CA"/>
        </w:rPr>
        <w:t>The s</w:t>
      </w:r>
      <w:r w:rsidR="007D2C2D">
        <w:rPr>
          <w:lang w:val="en-CA"/>
        </w:rPr>
        <w:t>harp electrode procedure</w:t>
      </w:r>
      <w:r w:rsidR="0031454C">
        <w:rPr>
          <w:lang w:val="en-CA"/>
        </w:rPr>
        <w:t xml:space="preserve"> invol</w:t>
      </w:r>
      <w:r w:rsidR="007D2C2D">
        <w:rPr>
          <w:lang w:val="en-CA"/>
        </w:rPr>
        <w:t>ves inserting a fine microelectrode inside the neuron</w:t>
      </w:r>
      <w:r w:rsidR="00C81A4F">
        <w:rPr>
          <w:lang w:val="en-CA"/>
        </w:rPr>
        <w:t xml:space="preserve"> </w:t>
      </w:r>
      <w:r w:rsidR="00F55BFA">
        <w:rPr>
          <w:lang w:val="en-CA"/>
        </w:rPr>
        <w:t>to</w:t>
      </w:r>
      <w:r w:rsidR="00C81A4F">
        <w:rPr>
          <w:lang w:val="en-CA"/>
        </w:rPr>
        <w:t xml:space="preserve"> measure membrane potential</w:t>
      </w:r>
      <w:r w:rsidR="0085745B">
        <w:rPr>
          <w:lang w:val="en-CA"/>
        </w:rPr>
        <w:t>. The electrode is typ</w:t>
      </w:r>
      <w:r w:rsidR="005100E3">
        <w:rPr>
          <w:lang w:val="en-CA"/>
        </w:rPr>
        <w:t xml:space="preserve">ically filled with </w:t>
      </w:r>
      <w:proofErr w:type="spellStart"/>
      <w:r w:rsidR="005100E3">
        <w:rPr>
          <w:lang w:val="en-CA"/>
        </w:rPr>
        <w:t>multimolar</w:t>
      </w:r>
      <w:proofErr w:type="spellEnd"/>
      <w:r w:rsidR="0085745B">
        <w:rPr>
          <w:lang w:val="en-CA"/>
        </w:rPr>
        <w:t xml:space="preserve"> </w:t>
      </w:r>
      <w:r w:rsidR="005100E3">
        <w:rPr>
          <w:lang w:val="en-CA"/>
        </w:rPr>
        <w:t xml:space="preserve">(&gt; 1M) </w:t>
      </w:r>
      <w:r w:rsidR="0085745B">
        <w:rPr>
          <w:lang w:val="en-CA"/>
        </w:rPr>
        <w:t>potassium</w:t>
      </w:r>
      <w:r w:rsidR="006E745F">
        <w:rPr>
          <w:lang w:val="en-CA"/>
        </w:rPr>
        <w:t xml:space="preserve"> </w:t>
      </w:r>
      <w:r w:rsidR="006E745F">
        <w:rPr>
          <w:lang w:val="en-CA"/>
        </w:rPr>
        <w:fldChar w:fldCharType="begin"/>
      </w:r>
      <w:r w:rsidR="006E745F">
        <w:rPr>
          <w:lang w:val="en-CA"/>
        </w:rPr>
        <w:instrText xml:space="preserve"> ADDIN ZOTERO_ITEM CSL_CITATION {"citationID":"25c7vabpnb","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6E745F">
        <w:rPr>
          <w:lang w:val="en-CA"/>
        </w:rPr>
        <w:fldChar w:fldCharType="separate"/>
      </w:r>
      <w:r w:rsidR="006E745F">
        <w:rPr>
          <w:noProof/>
          <w:lang w:val="en-CA"/>
        </w:rPr>
        <w:t>(Hille, 1984)</w:t>
      </w:r>
      <w:r w:rsidR="006E745F">
        <w:rPr>
          <w:lang w:val="en-CA"/>
        </w:rPr>
        <w:fldChar w:fldCharType="end"/>
      </w:r>
      <w:r w:rsidR="00A25866">
        <w:rPr>
          <w:lang w:val="en-CA"/>
        </w:rPr>
        <w:t>.</w:t>
      </w:r>
      <w:r w:rsidR="006A2FA1">
        <w:rPr>
          <w:lang w:val="en-CA"/>
        </w:rPr>
        <w:t xml:space="preserve"> </w:t>
      </w:r>
      <w:r w:rsidR="003B5396">
        <w:rPr>
          <w:lang w:val="en-CA"/>
        </w:rPr>
        <w:t>The Patch-clamp technique</w:t>
      </w:r>
      <w:r w:rsidR="006E745F">
        <w:rPr>
          <w:lang w:val="en-CA"/>
        </w:rPr>
        <w:t xml:space="preserve"> </w:t>
      </w:r>
      <w:r w:rsidR="00D237A9">
        <w:rPr>
          <w:lang w:val="en-CA"/>
        </w:rPr>
        <w:t xml:space="preserve">was developed </w:t>
      </w:r>
      <w:r w:rsidR="004F6998">
        <w:rPr>
          <w:lang w:val="en-CA"/>
        </w:rPr>
        <w:t xml:space="preserve">by Erwin </w:t>
      </w:r>
      <w:proofErr w:type="spellStart"/>
      <w:r w:rsidR="004F6998">
        <w:rPr>
          <w:lang w:val="en-CA"/>
        </w:rPr>
        <w:t>Neher</w:t>
      </w:r>
      <w:proofErr w:type="spellEnd"/>
      <w:r w:rsidR="004F6998">
        <w:rPr>
          <w:lang w:val="en-CA"/>
        </w:rPr>
        <w:t xml:space="preserve"> and Bert </w:t>
      </w:r>
      <w:proofErr w:type="spellStart"/>
      <w:r w:rsidR="004F6998">
        <w:rPr>
          <w:lang w:val="en-CA"/>
        </w:rPr>
        <w:t>Sakmann</w:t>
      </w:r>
      <w:proofErr w:type="spellEnd"/>
      <w:r w:rsidR="004F6998">
        <w:rPr>
          <w:lang w:val="en-CA"/>
        </w:rPr>
        <w:t>, who rec</w:t>
      </w:r>
      <w:r w:rsidR="00004DCC">
        <w:rPr>
          <w:lang w:val="en-CA"/>
        </w:rPr>
        <w:t xml:space="preserve">eived the Nobel Prize in </w:t>
      </w:r>
      <w:r w:rsidR="008D01CD">
        <w:rPr>
          <w:lang w:val="en-CA"/>
        </w:rPr>
        <w:t>Physiology/</w:t>
      </w:r>
      <w:r w:rsidR="00023D82">
        <w:rPr>
          <w:lang w:val="en-CA"/>
        </w:rPr>
        <w:t xml:space="preserve">Medicine in </w:t>
      </w:r>
      <w:r w:rsidR="00004DCC">
        <w:rPr>
          <w:lang w:val="en-CA"/>
        </w:rPr>
        <w:t>1991</w:t>
      </w:r>
      <w:r w:rsidR="00EE34B1">
        <w:rPr>
          <w:lang w:val="en-CA"/>
        </w:rPr>
        <w:t xml:space="preserve">, </w:t>
      </w:r>
      <w:r w:rsidR="00EE34B1">
        <w:rPr>
          <w:lang w:val="en-CA"/>
        </w:rPr>
        <w:lastRenderedPageBreak/>
        <w:t>“for their discoveries concerning the function of single ion channels in cells”</w:t>
      </w:r>
      <w:r w:rsidR="004F6998">
        <w:rPr>
          <w:lang w:val="en-CA"/>
        </w:rPr>
        <w:t>.</w:t>
      </w:r>
      <w:r w:rsidR="003E1CE9">
        <w:rPr>
          <w:lang w:val="en-CA"/>
        </w:rPr>
        <w:t xml:space="preserve"> </w:t>
      </w:r>
      <w:r w:rsidR="00FF16CC">
        <w:rPr>
          <w:lang w:val="en-CA"/>
        </w:rPr>
        <w:t>The patch-clamp electrode resembles a micropipette with a large tip</w:t>
      </w:r>
      <w:r w:rsidR="00662D00">
        <w:rPr>
          <w:lang w:val="en-CA"/>
        </w:rPr>
        <w:t xml:space="preserve">, which is pressed up to the cell </w:t>
      </w:r>
      <w:r w:rsidR="0089778E">
        <w:rPr>
          <w:lang w:val="en-CA"/>
        </w:rPr>
        <w:t>membrane</w:t>
      </w:r>
      <w:r w:rsidR="003169A3">
        <w:rPr>
          <w:lang w:val="en-CA"/>
        </w:rPr>
        <w:t xml:space="preserve"> and, through suction, it forms a tight</w:t>
      </w:r>
      <w:r w:rsidR="003205E8">
        <w:rPr>
          <w:lang w:val="en-CA"/>
        </w:rPr>
        <w:t xml:space="preserve"> (high resistance)</w:t>
      </w:r>
      <w:r w:rsidR="003169A3">
        <w:rPr>
          <w:lang w:val="en-CA"/>
        </w:rPr>
        <w:t xml:space="preserve"> seal with the neuron without</w:t>
      </w:r>
      <w:r w:rsidR="00824B5B">
        <w:rPr>
          <w:lang w:val="en-CA"/>
        </w:rPr>
        <w:t xml:space="preserve"> severely</w:t>
      </w:r>
      <w:r w:rsidR="003169A3">
        <w:rPr>
          <w:lang w:val="en-CA"/>
        </w:rPr>
        <w:t xml:space="preserve"> damaging it.</w:t>
      </w:r>
      <w:r w:rsidR="00F05BBF">
        <w:rPr>
          <w:lang w:val="en-CA"/>
        </w:rPr>
        <w:t xml:space="preserve"> </w:t>
      </w:r>
      <w:r w:rsidR="00C511E2">
        <w:rPr>
          <w:lang w:val="en-CA"/>
        </w:rPr>
        <w:t xml:space="preserve">Pipette solutions used for patch-clamp electrodes </w:t>
      </w:r>
      <w:r w:rsidR="00D966F8">
        <w:rPr>
          <w:lang w:val="en-CA"/>
        </w:rPr>
        <w:t xml:space="preserve">are more diverse than those used for sharp electrodes, however, they tend to use more physiological concentrations of potassium, on the scale of 120-150 mM </w:t>
      </w:r>
      <w:r w:rsidR="00803057">
        <w:rPr>
          <w:lang w:val="en-CA"/>
        </w:rPr>
        <w:fldChar w:fldCharType="begin"/>
      </w:r>
      <w:r w:rsidR="00803057">
        <w:rPr>
          <w:lang w:val="en-CA"/>
        </w:rPr>
        <w:instrText xml:space="preserve"> ADDIN ZOTERO_ITEM CSL_CITATION {"citationID":"kolmq9hnj","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803057">
        <w:rPr>
          <w:lang w:val="en-CA"/>
        </w:rPr>
        <w:fldChar w:fldCharType="separate"/>
      </w:r>
      <w:r w:rsidR="00803057">
        <w:rPr>
          <w:noProof/>
          <w:lang w:val="en-CA"/>
        </w:rPr>
        <w:t>(Hall, 2015)</w:t>
      </w:r>
      <w:r w:rsidR="00803057">
        <w:rPr>
          <w:lang w:val="en-CA"/>
        </w:rPr>
        <w:fldChar w:fldCharType="end"/>
      </w:r>
      <w:r w:rsidR="00D966F8">
        <w:rPr>
          <w:lang w:val="en-CA"/>
        </w:rPr>
        <w:t>.</w:t>
      </w:r>
    </w:p>
    <w:p w14:paraId="53EFC0CD" w14:textId="77777777" w:rsidR="00803057" w:rsidRDefault="00803057" w:rsidP="00EA1F40">
      <w:pPr>
        <w:rPr>
          <w:lang w:val="en-CA"/>
        </w:rPr>
      </w:pPr>
    </w:p>
    <w:p w14:paraId="6832BD9A" w14:textId="1A9AAB5C" w:rsidR="00803057" w:rsidRDefault="00D1010B" w:rsidP="00EA1F40">
      <w:pPr>
        <w:rPr>
          <w:lang w:val="en-CA"/>
        </w:rPr>
      </w:pPr>
      <w:r>
        <w:rPr>
          <w:lang w:val="en-CA"/>
        </w:rPr>
        <w:t xml:space="preserve">Neurophysiologists commonly use two clamping techniques during </w:t>
      </w:r>
      <w:r w:rsidR="001C35BF">
        <w:rPr>
          <w:lang w:val="en-CA"/>
        </w:rPr>
        <w:t xml:space="preserve">ephys </w:t>
      </w:r>
      <w:r>
        <w:rPr>
          <w:lang w:val="en-CA"/>
        </w:rPr>
        <w:t>recordings</w:t>
      </w:r>
      <w:r w:rsidR="00430076">
        <w:rPr>
          <w:lang w:val="en-CA"/>
        </w:rPr>
        <w:t xml:space="preserve">: </w:t>
      </w:r>
      <w:r w:rsidR="000F2B89">
        <w:rPr>
          <w:lang w:val="en-CA"/>
        </w:rPr>
        <w:t>voltage clamp and current clamp</w:t>
      </w:r>
      <w:r w:rsidR="00430076">
        <w:rPr>
          <w:lang w:val="en-CA"/>
        </w:rPr>
        <w:t xml:space="preserve">. </w:t>
      </w:r>
      <w:r w:rsidR="0041125C">
        <w:rPr>
          <w:lang w:val="en-CA"/>
        </w:rPr>
        <w:t xml:space="preserve">The voltage clamp technique </w:t>
      </w:r>
      <w:r w:rsidR="00861086">
        <w:rPr>
          <w:lang w:val="en-CA"/>
        </w:rPr>
        <w:t xml:space="preserve">involves setting </w:t>
      </w:r>
      <w:r w:rsidR="0088289F">
        <w:rPr>
          <w:lang w:val="en-CA"/>
        </w:rPr>
        <w:t>the neuron membrane potential to a chosen value</w:t>
      </w:r>
      <w:r w:rsidR="00165A7D">
        <w:rPr>
          <w:lang w:val="en-CA"/>
        </w:rPr>
        <w:t xml:space="preserve">, which provides the opportunity to record the amount of ionic current that crosses the cell membrane at the specified voltage. </w:t>
      </w:r>
      <w:r w:rsidR="00FA05BD">
        <w:rPr>
          <w:lang w:val="en-CA"/>
        </w:rPr>
        <w:t>On the other hand, the current clamp technique</w:t>
      </w:r>
      <w:r w:rsidR="00C262EB">
        <w:rPr>
          <w:lang w:val="en-CA"/>
        </w:rPr>
        <w:t xml:space="preserve"> involves injecting specific amounts of current into the neuron through the recording electrode. Here, the minimal amount of current</w:t>
      </w:r>
      <w:r w:rsidR="00951D01">
        <w:rPr>
          <w:lang w:val="en-CA"/>
        </w:rPr>
        <w:t xml:space="preserve"> required to cause an AP is termed rheobase</w:t>
      </w:r>
      <w:r w:rsidR="001E0A91">
        <w:rPr>
          <w:lang w:val="en-CA"/>
        </w:rPr>
        <w:t xml:space="preserve"> </w:t>
      </w:r>
      <w:r w:rsidR="00B404BD">
        <w:rPr>
          <w:lang w:val="en-CA"/>
        </w:rPr>
        <w:fldChar w:fldCharType="begin"/>
      </w:r>
      <w:r w:rsidR="00B404BD">
        <w:rPr>
          <w:lang w:val="en-CA"/>
        </w:rPr>
        <w:instrText xml:space="preserve"> ADDIN ZOTERO_ITEM CSL_CITATION {"citationID":"2c3edprh7g","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B404BD">
        <w:rPr>
          <w:lang w:val="en-CA"/>
        </w:rPr>
        <w:fldChar w:fldCharType="separate"/>
      </w:r>
      <w:r w:rsidR="00B404BD">
        <w:rPr>
          <w:noProof/>
          <w:lang w:val="en-CA"/>
        </w:rPr>
        <w:t>(Hille, 1984)</w:t>
      </w:r>
      <w:r w:rsidR="00B404BD">
        <w:rPr>
          <w:lang w:val="en-CA"/>
        </w:rPr>
        <w:fldChar w:fldCharType="end"/>
      </w:r>
      <w:r w:rsidR="00951D01">
        <w:rPr>
          <w:lang w:val="en-CA"/>
        </w:rPr>
        <w:t>.</w:t>
      </w:r>
      <w:r w:rsidR="001B0DD6">
        <w:rPr>
          <w:lang w:val="en-CA"/>
        </w:rPr>
        <w:t xml:space="preserve"> </w:t>
      </w:r>
      <w:r w:rsidR="00AA4940">
        <w:rPr>
          <w:lang w:val="en-CA"/>
        </w:rPr>
        <w:t xml:space="preserve">While it is difficult to do voltage clamp recordings using a </w:t>
      </w:r>
      <w:r w:rsidR="006710B0">
        <w:rPr>
          <w:lang w:val="en-CA"/>
        </w:rPr>
        <w:t>sharp electrode</w:t>
      </w:r>
      <w:r w:rsidR="00A70E73">
        <w:rPr>
          <w:lang w:val="en-CA"/>
        </w:rPr>
        <w:t xml:space="preserve"> (</w:t>
      </w:r>
      <w:proofErr w:type="spellStart"/>
      <w:r w:rsidR="00A70E73">
        <w:rPr>
          <w:lang w:val="en-CA"/>
        </w:rPr>
        <w:t>electrode</w:t>
      </w:r>
      <w:proofErr w:type="spellEnd"/>
      <w:r w:rsidR="00A70E73">
        <w:rPr>
          <w:lang w:val="en-CA"/>
        </w:rPr>
        <w:t xml:space="preserve"> </w:t>
      </w:r>
      <w:r w:rsidR="007C5134">
        <w:rPr>
          <w:lang w:val="en-CA"/>
        </w:rPr>
        <w:t>typicall</w:t>
      </w:r>
      <w:r w:rsidR="0069503C">
        <w:rPr>
          <w:lang w:val="en-CA"/>
        </w:rPr>
        <w:t>y</w:t>
      </w:r>
      <w:r w:rsidR="007C5134">
        <w:rPr>
          <w:lang w:val="en-CA"/>
        </w:rPr>
        <w:t xml:space="preserve"> </w:t>
      </w:r>
      <w:r w:rsidR="00A70E73">
        <w:rPr>
          <w:lang w:val="en-CA"/>
        </w:rPr>
        <w:t>has high resistance</w:t>
      </w:r>
      <w:r w:rsidR="00085E36">
        <w:rPr>
          <w:lang w:val="en-CA"/>
        </w:rPr>
        <w:t xml:space="preserve"> values and the cell is damaged in the process of inserting the electrode)</w:t>
      </w:r>
      <w:r w:rsidR="00624B99">
        <w:rPr>
          <w:lang w:val="en-CA"/>
        </w:rPr>
        <w:t>,</w:t>
      </w:r>
      <w:r w:rsidR="00F16150">
        <w:rPr>
          <w:lang w:val="en-CA"/>
        </w:rPr>
        <w:t xml:space="preserve"> </w:t>
      </w:r>
      <w:r w:rsidR="00761FAD">
        <w:rPr>
          <w:lang w:val="en-CA"/>
        </w:rPr>
        <w:t xml:space="preserve">the </w:t>
      </w:r>
      <w:r w:rsidR="00720B02">
        <w:rPr>
          <w:lang w:val="en-CA"/>
        </w:rPr>
        <w:t>p</w:t>
      </w:r>
      <w:r w:rsidR="00803057">
        <w:rPr>
          <w:lang w:val="en-CA"/>
        </w:rPr>
        <w:t>atch-clamp te</w:t>
      </w:r>
      <w:r w:rsidR="00594250">
        <w:rPr>
          <w:lang w:val="en-CA"/>
        </w:rPr>
        <w:t>chnique is commonly</w:t>
      </w:r>
      <w:r w:rsidR="00803057">
        <w:rPr>
          <w:lang w:val="en-CA"/>
        </w:rPr>
        <w:t xml:space="preserve"> used during </w:t>
      </w:r>
      <w:r w:rsidR="00894B7C">
        <w:rPr>
          <w:lang w:val="en-CA"/>
        </w:rPr>
        <w:t xml:space="preserve">both </w:t>
      </w:r>
      <w:r w:rsidR="00803057">
        <w:rPr>
          <w:lang w:val="en-CA"/>
        </w:rPr>
        <w:t>voltage</w:t>
      </w:r>
      <w:r w:rsidR="00281292">
        <w:rPr>
          <w:lang w:val="en-CA"/>
        </w:rPr>
        <w:t xml:space="preserve"> and current </w:t>
      </w:r>
      <w:r w:rsidR="00803057">
        <w:rPr>
          <w:lang w:val="en-CA"/>
        </w:rPr>
        <w:t xml:space="preserve">clamp recordings. </w:t>
      </w:r>
      <w:r w:rsidR="004777A5">
        <w:rPr>
          <w:lang w:val="en-CA"/>
        </w:rPr>
        <w:t>The patch-clamp v</w:t>
      </w:r>
      <w:r w:rsidR="0016517B">
        <w:rPr>
          <w:lang w:val="en-CA"/>
        </w:rPr>
        <w:t>oltage clamp recordings are performed</w:t>
      </w:r>
      <w:r w:rsidR="004777A5">
        <w:rPr>
          <w:lang w:val="en-CA"/>
        </w:rPr>
        <w:t xml:space="preserve"> using cesium </w:t>
      </w:r>
      <w:r w:rsidR="00CD1181">
        <w:rPr>
          <w:lang w:val="en-CA"/>
        </w:rPr>
        <w:t xml:space="preserve">instead of potassium in their electrode solutions. </w:t>
      </w:r>
      <w:r w:rsidR="00DF2C8E">
        <w:rPr>
          <w:lang w:val="en-CA"/>
        </w:rPr>
        <w:t xml:space="preserve">This is done </w:t>
      </w:r>
      <w:r w:rsidR="007056EE">
        <w:rPr>
          <w:lang w:val="en-CA"/>
        </w:rPr>
        <w:t xml:space="preserve">to block potassium channels, </w:t>
      </w:r>
      <w:r w:rsidR="00290CB8">
        <w:rPr>
          <w:lang w:val="en-CA"/>
        </w:rPr>
        <w:t>removing the noise that they could introduce into the experiment data</w:t>
      </w:r>
      <w:r w:rsidR="00515782">
        <w:rPr>
          <w:lang w:val="en-CA"/>
        </w:rPr>
        <w:t xml:space="preserve"> </w:t>
      </w:r>
      <w:r w:rsidR="00D9395F">
        <w:rPr>
          <w:lang w:val="en-CA"/>
        </w:rPr>
        <w:fldChar w:fldCharType="begin"/>
      </w:r>
      <w:r w:rsidR="00D9395F">
        <w:rPr>
          <w:lang w:val="en-CA"/>
        </w:rPr>
        <w:instrText xml:space="preserve"> ADDIN ZOTERO_ITEM CSL_CITATION {"citationID":"u992v6avh","properties":{"formattedCitation":"(Isenberg, 1976)","plainCitation":"(Isenberg, 1976)"},"citationItems":[{"id":10428,"uris":["http://zotero.org/users/2034786/items/8V6ZDIDX"],"uri":["http://zotero.org/users/2034786/items/8V6ZDIDX"],"itemData":{"id":10428,"type":"article-journal","title":"Cardiac Purkinje fibers: cesium as a tool to block inward rectifying potassium currents","container-title":"Pfluegers Archiv","page":"99-106","volume":"365","issue":"2-3","ISSN":"0031-6768","journalAbbreviation":"Pfluegers Archiv","author":[{"family":"Isenberg","given":"G"}],"issued":{"date-parts":[["1976"]]}}}],"schema":"https://github.com/citation-style-language/schema/raw/master/csl-citation.json"} </w:instrText>
      </w:r>
      <w:r w:rsidR="00D9395F">
        <w:rPr>
          <w:lang w:val="en-CA"/>
        </w:rPr>
        <w:fldChar w:fldCharType="separate"/>
      </w:r>
      <w:r w:rsidR="00D9395F">
        <w:rPr>
          <w:noProof/>
          <w:lang w:val="en-CA"/>
        </w:rPr>
        <w:t>(Isenberg, 1976)</w:t>
      </w:r>
      <w:r w:rsidR="00D9395F">
        <w:rPr>
          <w:lang w:val="en-CA"/>
        </w:rPr>
        <w:fldChar w:fldCharType="end"/>
      </w:r>
      <w:r w:rsidR="00290CB8">
        <w:rPr>
          <w:lang w:val="en-CA"/>
        </w:rPr>
        <w:t>.</w:t>
      </w:r>
    </w:p>
    <w:p w14:paraId="5BE4E1E3" w14:textId="77777777" w:rsidR="00EA1F40" w:rsidRDefault="00EA1F40" w:rsidP="00EA1F40">
      <w:pPr>
        <w:rPr>
          <w:lang w:val="en-CA"/>
        </w:rPr>
      </w:pPr>
    </w:p>
    <w:p w14:paraId="71EA39BA" w14:textId="2A6C22CA" w:rsidR="0057225C" w:rsidRDefault="0057225C">
      <w:pPr>
        <w:spacing w:line="240" w:lineRule="auto"/>
        <w:rPr>
          <w:lang w:val="en-CA"/>
        </w:rPr>
      </w:pPr>
      <w:r>
        <w:rPr>
          <w:lang w:val="en-CA"/>
        </w:rPr>
        <w:br w:type="page"/>
      </w:r>
    </w:p>
    <w:p w14:paraId="3387D24A" w14:textId="61184AF3" w:rsidR="00D761BE" w:rsidRPr="0057225C" w:rsidRDefault="0057225C" w:rsidP="00EA1F40">
      <w:pPr>
        <w:pStyle w:val="Heading2"/>
        <w:rPr>
          <w:lang w:val="en-CA"/>
        </w:rPr>
      </w:pPr>
      <w:bookmarkStart w:id="27" w:name="_Toc468464392"/>
      <w:r>
        <w:rPr>
          <w:lang w:val="en-CA"/>
        </w:rPr>
        <w:lastRenderedPageBreak/>
        <w:t>The search for causes of variance in reported electrophysiology values</w:t>
      </w:r>
      <w:bookmarkEnd w:id="27"/>
    </w:p>
    <w:p w14:paraId="6C1F586F" w14:textId="77777777" w:rsidR="00EA1F40" w:rsidRDefault="00EA1F40" w:rsidP="00EA1F40">
      <w:pPr>
        <w:rPr>
          <w:lang w:val="en-CA"/>
        </w:rPr>
      </w:pPr>
    </w:p>
    <w:p w14:paraId="03B88AEE" w14:textId="2356AC60" w:rsidR="007E4FFC" w:rsidRDefault="00B75734" w:rsidP="00EA1F40">
      <w:pPr>
        <w:rPr>
          <w:lang w:val="en-CA"/>
        </w:rPr>
      </w:pPr>
      <w:r>
        <w:rPr>
          <w:lang w:val="en-CA"/>
        </w:rPr>
        <w:t>The</w:t>
      </w:r>
      <w:r w:rsidR="00D761BE" w:rsidRPr="007379FB">
        <w:rPr>
          <w:lang w:val="en-CA"/>
        </w:rPr>
        <w:t xml:space="preserve"> common practice among neurophysiologists is to only analyze data that they have </w:t>
      </w:r>
      <w:r w:rsidR="00D761BE">
        <w:rPr>
          <w:lang w:val="en-CA"/>
        </w:rPr>
        <w:t>collected themselves</w:t>
      </w:r>
      <w:r w:rsidR="00D761BE" w:rsidRPr="007379FB">
        <w:rPr>
          <w:lang w:val="en-CA"/>
        </w:rPr>
        <w:t xml:space="preserve">. This is largely because it is </w:t>
      </w:r>
      <w:r w:rsidR="00D761BE">
        <w:rPr>
          <w:lang w:val="en-CA"/>
        </w:rPr>
        <w:t>generally thought that subtle variation</w:t>
      </w:r>
      <w:r w:rsidR="00D761BE" w:rsidRPr="007379FB">
        <w:rPr>
          <w:lang w:val="en-CA"/>
        </w:rPr>
        <w:t xml:space="preserve"> in experimental conditions introduces certain variation into the corresponding measurements.</w:t>
      </w:r>
    </w:p>
    <w:p w14:paraId="26180D07" w14:textId="77777777" w:rsidR="007E4FFC" w:rsidRDefault="007E4FFC" w:rsidP="00EA1F40">
      <w:pPr>
        <w:rPr>
          <w:lang w:val="en-CA"/>
        </w:rPr>
      </w:pPr>
    </w:p>
    <w:p w14:paraId="09909D74" w14:textId="38B0A1D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w:t>
      </w:r>
      <w:r w:rsidR="003C2265">
        <w:rPr>
          <w:lang w:val="en-CA"/>
        </w:rPr>
        <w:t xml:space="preserve">In the past, ephys data has been shown to be sensitive to experimental conditions. For example, differences in animal ages, especially during development </w:t>
      </w:r>
      <w:r w:rsidR="003C2265">
        <w:rPr>
          <w:lang w:val="en-CA"/>
        </w:rPr>
        <w:fldChar w:fldCharType="begin"/>
      </w:r>
      <w:r w:rsidR="003C2265">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3C2265">
        <w:rPr>
          <w:lang w:val="en-CA"/>
        </w:rPr>
        <w:fldChar w:fldCharType="separate"/>
      </w:r>
      <w:r w:rsidR="003C2265">
        <w:rPr>
          <w:noProof/>
          <w:lang w:val="en-CA"/>
        </w:rPr>
        <w:t>(Suter et al., 2013)</w:t>
      </w:r>
      <w:r w:rsidR="003C2265">
        <w:rPr>
          <w:lang w:val="en-CA"/>
        </w:rPr>
        <w:fldChar w:fldCharType="end"/>
      </w:r>
      <w:r w:rsidR="003C2265">
        <w:rPr>
          <w:lang w:val="en-CA"/>
        </w:rPr>
        <w:t>; or varying extracellular Ca</w:t>
      </w:r>
      <w:r w:rsidR="003C2265" w:rsidRPr="000F19D1">
        <w:rPr>
          <w:vertAlign w:val="superscript"/>
          <w:lang w:val="en-CA"/>
        </w:rPr>
        <w:t>2+</w:t>
      </w:r>
      <w:r w:rsidR="003C2265">
        <w:rPr>
          <w:lang w:val="en-CA"/>
        </w:rPr>
        <w:t xml:space="preserve"> concentrations </w:t>
      </w:r>
      <w:r w:rsidR="003C2265">
        <w:rPr>
          <w:lang w:val="en-CA"/>
        </w:rPr>
        <w:fldChar w:fldCharType="begin"/>
      </w:r>
      <w:r w:rsidR="003C2265">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3C2265">
        <w:rPr>
          <w:lang w:val="en-CA"/>
        </w:rPr>
        <w:fldChar w:fldCharType="separate"/>
      </w:r>
      <w:r w:rsidR="003C2265">
        <w:rPr>
          <w:noProof/>
          <w:lang w:val="en-CA"/>
        </w:rPr>
        <w:t>(Aivar et al., 2014)</w:t>
      </w:r>
      <w:r w:rsidR="003C2265">
        <w:rPr>
          <w:lang w:val="en-CA"/>
        </w:rPr>
        <w:fldChar w:fldCharType="end"/>
      </w:r>
      <w:r w:rsidR="003C2265">
        <w:rPr>
          <w:lang w:val="en-CA"/>
        </w:rPr>
        <w:t xml:space="preserve"> result in changes in electrophysiological properties of neurons. </w:t>
      </w:r>
      <w:r>
        <w:rPr>
          <w:lang w:val="en-CA"/>
        </w:rPr>
        <w:t xml:space="preserve">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54EC6D59" w14:textId="77B25D4C" w:rsidR="00EA1F40" w:rsidRDefault="00EA1F40" w:rsidP="00EA1F40">
      <w:pPr>
        <w:rPr>
          <w:lang w:val="en-CA"/>
        </w:rPr>
      </w:pPr>
      <w:r>
        <w:rPr>
          <w:lang w:val="en-CA"/>
        </w:rPr>
        <w:t xml:space="preserve">Previously, my colleague,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esigned and created NeuroElectro, an online database that contains text-mined and curated population mean electrophysiological 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w:t>
      </w:r>
      <w:r>
        <w:rPr>
          <w:lang w:val="en-CA"/>
        </w:rPr>
        <w:lastRenderedPageBreak/>
        <w:t xml:space="preserve">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6BB3BC9B" w:rsidR="00EA1F40" w:rsidRDefault="00EA1F40" w:rsidP="00EA1F40">
      <w:pPr>
        <w:rPr>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4D4E0813" w14:textId="77777777" w:rsidR="00EA1F40" w:rsidRDefault="00EA1F40" w:rsidP="00EA1F40">
      <w:pPr>
        <w:rPr>
          <w:lang w:val="en-CA"/>
        </w:rPr>
      </w:pPr>
    </w:p>
    <w:p w14:paraId="5F8B392E" w14:textId="77777777" w:rsidR="00531459" w:rsidRDefault="00531459" w:rsidP="00EA1F40">
      <w:pPr>
        <w:rPr>
          <w:lang w:val="en-CA"/>
        </w:rPr>
      </w:pPr>
    </w:p>
    <w:p w14:paraId="7B1D8F58" w14:textId="670A37B2" w:rsidR="00531459" w:rsidRDefault="0057225C" w:rsidP="00D377D4">
      <w:pPr>
        <w:pStyle w:val="Heading2"/>
      </w:pPr>
      <w:bookmarkStart w:id="28" w:name="_Toc468464393"/>
      <w:r>
        <w:t>M</w:t>
      </w:r>
      <w:r w:rsidR="00531459">
        <w:t xml:space="preserve">achine learning </w:t>
      </w:r>
      <w:r w:rsidR="00E31496">
        <w:t>multi</w:t>
      </w:r>
      <w:r w:rsidR="00C165AD">
        <w:t>ple</w:t>
      </w:r>
      <w:r w:rsidR="00E31496">
        <w:t xml:space="preserve"> </w:t>
      </w:r>
      <w:r w:rsidR="00531459">
        <w:t>regression approaches</w:t>
      </w:r>
      <w:bookmarkEnd w:id="28"/>
    </w:p>
    <w:p w14:paraId="3534D89E" w14:textId="77777777" w:rsidR="00CD5F96" w:rsidRDefault="00CD5F96" w:rsidP="00531459">
      <w:pPr>
        <w:rPr>
          <w:lang w:val="en-CA"/>
        </w:rPr>
      </w:pPr>
    </w:p>
    <w:p w14:paraId="7C664EAB" w14:textId="3EFF855A" w:rsidR="00FD3222" w:rsidRDefault="00E31496" w:rsidP="00531459">
      <w:pPr>
        <w:rPr>
          <w:lang w:val="en-CA"/>
        </w:rPr>
      </w:pPr>
      <w:r>
        <w:rPr>
          <w:lang w:val="en-CA"/>
        </w:rPr>
        <w:t>Towards the end of my statis</w:t>
      </w:r>
      <w:r w:rsidR="00C165AD">
        <w:rPr>
          <w:lang w:val="en-CA"/>
        </w:rPr>
        <w:t>tical analysis, I turn to multi</w:t>
      </w:r>
      <w:r w:rsidR="00B10D42">
        <w:rPr>
          <w:lang w:val="en-CA"/>
        </w:rPr>
        <w:t xml:space="preserve">ple regression approaches for modeling variability in reported </w:t>
      </w:r>
      <w:r w:rsidR="009D7E20">
        <w:rPr>
          <w:lang w:val="en-CA"/>
        </w:rPr>
        <w:t>electrophysiological</w:t>
      </w:r>
      <w:r w:rsidR="00B10D42">
        <w:rPr>
          <w:lang w:val="en-CA"/>
        </w:rPr>
        <w:t xml:space="preserve"> properties of neurons.</w:t>
      </w:r>
      <w:r w:rsidR="00FB4E75">
        <w:rPr>
          <w:lang w:val="en-CA"/>
        </w:rPr>
        <w:t xml:space="preserve"> </w:t>
      </w:r>
      <w:r w:rsidR="005C0186">
        <w:rPr>
          <w:lang w:val="en-CA"/>
        </w:rPr>
        <w:t xml:space="preserve">For that purpose, </w:t>
      </w:r>
      <w:r w:rsidR="00531459">
        <w:rPr>
          <w:lang w:val="en-CA"/>
        </w:rPr>
        <w:t xml:space="preserve">I examined the benefits and drawbacks of several commonly used supervised multiple regression models: K-nearest neighbor, Neural Networks, Support Vector Machines, Random Forest. </w:t>
      </w:r>
      <w:r w:rsidR="00FD3222">
        <w:rPr>
          <w:lang w:val="en-CA"/>
        </w:rPr>
        <w:t xml:space="preserve">A supervised regression algorithm relies on having a training dataset that contains both feature information </w:t>
      </w:r>
      <w:r w:rsidR="000307DA">
        <w:rPr>
          <w:lang w:val="en-CA"/>
        </w:rPr>
        <w:lastRenderedPageBreak/>
        <w:t>and the target prediction value</w:t>
      </w:r>
      <w:r w:rsidR="001512FB">
        <w:rPr>
          <w:lang w:val="en-CA"/>
        </w:rPr>
        <w:t>. Then the algorithm learns a function that allows it to map the target values to certain combinations of the input feature values.</w:t>
      </w:r>
      <w:r w:rsidR="00996169">
        <w:rPr>
          <w:lang w:val="en-CA"/>
        </w:rPr>
        <w:t xml:space="preserve"> </w:t>
      </w:r>
    </w:p>
    <w:p w14:paraId="18BC6C0F" w14:textId="77777777" w:rsidR="00FD3222" w:rsidRDefault="00FD3222" w:rsidP="00531459">
      <w:pPr>
        <w:rPr>
          <w:lang w:val="en-CA"/>
        </w:rPr>
      </w:pPr>
    </w:p>
    <w:p w14:paraId="18EED67C" w14:textId="77777777" w:rsidR="00943A69" w:rsidRDefault="00531459" w:rsidP="00531459">
      <w:pPr>
        <w:rPr>
          <w:lang w:val="en-CA"/>
        </w:rPr>
      </w:pPr>
      <w:r>
        <w:rPr>
          <w:lang w:val="en-CA"/>
        </w:rPr>
        <w:t xml:space="preserve">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w:t>
      </w:r>
    </w:p>
    <w:p w14:paraId="2AE03DCB" w14:textId="77777777" w:rsidR="00943A69" w:rsidRDefault="00943A69" w:rsidP="00531459">
      <w:pPr>
        <w:rPr>
          <w:lang w:val="en-CA"/>
        </w:rPr>
      </w:pPr>
    </w:p>
    <w:p w14:paraId="695FC5AE" w14:textId="77777777" w:rsidR="00DD68A2" w:rsidRDefault="00A2796E" w:rsidP="00531459">
      <w:pPr>
        <w:rPr>
          <w:lang w:val="en-CA"/>
        </w:rPr>
      </w:pPr>
      <w:r>
        <w:rPr>
          <w:lang w:val="en-CA"/>
        </w:rPr>
        <w:t>Supervised and unsupervised N</w:t>
      </w:r>
      <w:r w:rsidR="00E7269A">
        <w:rPr>
          <w:lang w:val="en-CA"/>
        </w:rPr>
        <w:t>eural Networks,</w:t>
      </w:r>
      <w:r w:rsidR="00AD5654">
        <w:rPr>
          <w:lang w:val="en-CA"/>
        </w:rPr>
        <w:t xml:space="preserve"> </w:t>
      </w:r>
      <w:r w:rsidR="00531459">
        <w:rPr>
          <w:lang w:val="en-CA"/>
        </w:rPr>
        <w:t>specifically deep learning, is a powerful regression algorithm. It is probably one of the most talked about regression algorithms</w:t>
      </w:r>
      <w:r w:rsidR="0023142E">
        <w:rPr>
          <w:lang w:val="en-CA"/>
        </w:rPr>
        <w:t xml:space="preserve"> nowadays</w:t>
      </w:r>
      <w:r w:rsidR="00531459">
        <w:rPr>
          <w:lang w:val="en-CA"/>
        </w:rPr>
        <w:t xml:space="preserve">, </w:t>
      </w:r>
      <w:r w:rsidR="00A3223D">
        <w:rPr>
          <w:lang w:val="en-CA"/>
        </w:rPr>
        <w:t xml:space="preserve">as </w:t>
      </w:r>
      <w:r w:rsidR="00531459">
        <w:rPr>
          <w:lang w:val="en-CA"/>
        </w:rPr>
        <w:t xml:space="preserve">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sidR="00531459">
        <w:rPr>
          <w:lang w:val="en-CA"/>
        </w:rPr>
        <w:t xml:space="preserve">. </w:t>
      </w:r>
      <w:r w:rsidR="00C60737">
        <w:rPr>
          <w:lang w:val="en-CA"/>
        </w:rPr>
        <w:t>However</w:t>
      </w:r>
      <w:r w:rsidR="00531459">
        <w:rPr>
          <w:lang w:val="en-CA"/>
        </w:rPr>
        <w:t xml:space="preserve">, </w:t>
      </w:r>
      <w:r w:rsidR="00C60737">
        <w:rPr>
          <w:lang w:val="en-CA"/>
        </w:rPr>
        <w:t xml:space="preserve"> the drawback of </w:t>
      </w:r>
      <w:r w:rsidR="00531459">
        <w:rPr>
          <w:lang w:val="en-CA"/>
        </w:rPr>
        <w:t>neural networks</w:t>
      </w:r>
      <w:r w:rsidR="00C60737">
        <w:rPr>
          <w:lang w:val="en-CA"/>
        </w:rPr>
        <w:t xml:space="preserve"> is that they</w:t>
      </w:r>
      <w:r w:rsidR="00531459">
        <w:rPr>
          <w:lang w:val="en-CA"/>
        </w:rPr>
        <w:t xml:space="preserve">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sidR="00531459">
        <w:rPr>
          <w:lang w:val="en-CA"/>
        </w:rPr>
        <w:t xml:space="preserve">Since that is not the case with my dataset, I </w:t>
      </w:r>
      <w:r w:rsidR="0074399D">
        <w:rPr>
          <w:lang w:val="en-CA"/>
        </w:rPr>
        <w:t xml:space="preserve">had to </w:t>
      </w:r>
      <w:r w:rsidR="00531459">
        <w:rPr>
          <w:lang w:val="en-CA"/>
        </w:rPr>
        <w:t xml:space="preserve">search for other algorithm types. </w:t>
      </w:r>
    </w:p>
    <w:p w14:paraId="2D8A4D4C" w14:textId="77777777" w:rsidR="00DD68A2" w:rsidRDefault="00DD68A2" w:rsidP="00531459">
      <w:pPr>
        <w:rPr>
          <w:lang w:val="en-CA"/>
        </w:rPr>
      </w:pPr>
    </w:p>
    <w:p w14:paraId="3B316B26" w14:textId="77777777" w:rsidR="007631A1" w:rsidRDefault="00531459" w:rsidP="00531459">
      <w:pPr>
        <w:rPr>
          <w:lang w:val="en-CA"/>
        </w:rPr>
      </w:pPr>
      <w:r>
        <w:rPr>
          <w:lang w:val="en-CA"/>
        </w:rPr>
        <w:t xml:space="preserve">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w:t>
      </w:r>
    </w:p>
    <w:p w14:paraId="60D8C073" w14:textId="71E868C5" w:rsidR="00531459" w:rsidRDefault="00531459" w:rsidP="00531459">
      <w:pPr>
        <w:rPr>
          <w:lang w:val="en-CA"/>
        </w:rPr>
      </w:pPr>
      <w:r>
        <w:rPr>
          <w:lang w:val="en-CA"/>
        </w:rPr>
        <w:t xml:space="preserve">Finally, Random Forest is a supervised non-linear multiple regression approach that relies on ensembles of Decision Trees, generated from small samples of the training dataset with </w:t>
      </w:r>
      <w:r>
        <w:rPr>
          <w:lang w:val="en-CA"/>
        </w:rPr>
        <w:lastRenderedPageBreak/>
        <w:t xml:space="preserve">controlled variance, to 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5FD0BE8F" w14:textId="77777777" w:rsidR="001B2170" w:rsidRDefault="001B2170" w:rsidP="00531459">
      <w:pPr>
        <w:rPr>
          <w:lang w:val="en-CA"/>
        </w:rPr>
      </w:pPr>
    </w:p>
    <w:p w14:paraId="0B437CB6" w14:textId="4A2435F0" w:rsidR="001B2170" w:rsidRPr="00531459" w:rsidRDefault="001B2170" w:rsidP="00531459">
      <w:pPr>
        <w:rPr>
          <w:lang w:val="en-CA"/>
        </w:rPr>
      </w:pPr>
      <w:r>
        <w:rPr>
          <w:lang w:val="en-CA"/>
        </w:rPr>
        <w:t>In</w:t>
      </w:r>
      <w:r w:rsidR="00CC1A7B">
        <w:rPr>
          <w:lang w:val="en-CA"/>
        </w:rPr>
        <w:t xml:space="preserve"> the next chapters, I present </w:t>
      </w:r>
      <w:r w:rsidR="003D430B">
        <w:rPr>
          <w:lang w:val="en-CA"/>
        </w:rPr>
        <w:t xml:space="preserve">the </w:t>
      </w:r>
      <w:r w:rsidR="00CC1A7B">
        <w:rPr>
          <w:lang w:val="en-CA"/>
        </w:rPr>
        <w:t>research methods used, followed by the findings and a discussion of potential implications.</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D1B9A91" w14:textId="77777777" w:rsidR="00E9753B" w:rsidRPr="00E94CAE" w:rsidRDefault="00E9753B" w:rsidP="00014D18"/>
    <w:p w14:paraId="64AD9FDB" w14:textId="77777777" w:rsidR="00E9753B" w:rsidRPr="00577C40" w:rsidRDefault="00E9753B" w:rsidP="00014D18">
      <w:pPr>
        <w:rPr>
          <w:rStyle w:val="IntenseEmphasis"/>
          <w:b w:val="0"/>
          <w:i w:val="0"/>
          <w:color w:val="auto"/>
        </w:rPr>
      </w:pPr>
    </w:p>
    <w:p w14:paraId="73DA7391" w14:textId="77777777" w:rsidR="00E9753B" w:rsidRPr="00E94CAE" w:rsidRDefault="00E9753B" w:rsidP="00014D18"/>
    <w:p w14:paraId="09F9A12A" w14:textId="1D810FF7" w:rsidR="00347757" w:rsidRDefault="00EA5837" w:rsidP="00ED5351">
      <w:pPr>
        <w:pStyle w:val="Heading1"/>
      </w:pPr>
      <w:r>
        <w:lastRenderedPageBreak/>
        <w:br/>
      </w:r>
      <w:bookmarkStart w:id="29" w:name="_Toc468464394"/>
      <w:r w:rsidR="00ED7E0A">
        <w:t>Exploring</w:t>
      </w:r>
      <w:r w:rsidR="00B5294E">
        <w:t xml:space="preserve"> experimental solution recipes</w:t>
      </w:r>
      <w:r w:rsidR="00312985">
        <w:t xml:space="preserve"> extracted</w:t>
      </w:r>
      <w:r w:rsidR="00347757">
        <w:t xml:space="preserve"> from </w:t>
      </w:r>
      <w:r w:rsidR="008207B1">
        <w:t xml:space="preserve">published </w:t>
      </w:r>
      <w:r w:rsidR="00347757">
        <w:t xml:space="preserve">papers via </w:t>
      </w:r>
      <w:r w:rsidR="00924C1F">
        <w:t xml:space="preserve">automated </w:t>
      </w:r>
      <w:r w:rsidR="00347757">
        <w:t xml:space="preserve">text-mining and </w:t>
      </w:r>
      <w:bookmarkStart w:id="30" w:name="_Toc153357248"/>
      <w:bookmarkStart w:id="31" w:name="_Toc157169056"/>
      <w:r w:rsidR="00863EBA">
        <w:t xml:space="preserve">manual </w:t>
      </w:r>
      <w:r w:rsidR="00347757">
        <w:t>curation</w:t>
      </w:r>
      <w:bookmarkEnd w:id="29"/>
    </w:p>
    <w:p w14:paraId="383F5049" w14:textId="6B11C302" w:rsidR="00F322FB" w:rsidRPr="00F322FB" w:rsidRDefault="00F322FB" w:rsidP="00F322FB"/>
    <w:p w14:paraId="1B87A56F" w14:textId="48A8907D" w:rsidR="002F063B" w:rsidRPr="002F063B" w:rsidRDefault="002F063B" w:rsidP="00766283">
      <w:pPr>
        <w:pStyle w:val="Heading2"/>
      </w:pPr>
      <w:bookmarkStart w:id="32" w:name="_Toc468464395"/>
      <w:r>
        <w:t>Methods</w:t>
      </w:r>
      <w:bookmarkEnd w:id="32"/>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3" w:name="_Toc468464396"/>
      <w:r>
        <w:t>Text-mining and curating electrophysiology-relevant chemical solutions</w:t>
      </w:r>
      <w:bookmarkEnd w:id="33"/>
    </w:p>
    <w:p w14:paraId="14E1CA4C" w14:textId="77777777" w:rsidR="00F610D2" w:rsidRDefault="00F610D2" w:rsidP="002F063B">
      <w:pPr>
        <w:rPr>
          <w:lang w:val="en-CA"/>
        </w:rPr>
      </w:pPr>
    </w:p>
    <w:p w14:paraId="351A93E9" w14:textId="0A55C69C" w:rsidR="00F610D2" w:rsidRDefault="00463990" w:rsidP="00A80EE4">
      <w:pPr>
        <w:pStyle w:val="Heading3"/>
        <w:numPr>
          <w:ilvl w:val="2"/>
          <w:numId w:val="29"/>
        </w:numPr>
      </w:pPr>
      <w:bookmarkStart w:id="34" w:name="_Toc468464397"/>
      <w:r>
        <w:t>Specifics of the</w:t>
      </w:r>
      <w:r w:rsidR="00163B6A">
        <w:t xml:space="preserve"> text-</w:t>
      </w:r>
      <w:r w:rsidR="00A80EE4">
        <w:t>mining algorithm</w:t>
      </w:r>
      <w:bookmarkEnd w:id="34"/>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 xml:space="preserve">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w:t>
      </w:r>
      <w:proofErr w:type="spellStart"/>
      <w:r>
        <w:rPr>
          <w:lang w:val="en-CA"/>
        </w:rPr>
        <w:t>etc</w:t>
      </w:r>
      <w:proofErr w:type="spellEnd"/>
      <w:r>
        <w:rPr>
          <w:lang w:val="en-CA"/>
        </w:rPr>
        <w:t>).</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8"/>
                    <a:stretch>
                      <a:fillRect/>
                    </a:stretch>
                  </pic:blipFill>
                  <pic:spPr bwMode="auto">
                    <a:xfrm>
                      <a:off x="0" y="0"/>
                      <a:ext cx="5943600" cy="1583690"/>
                    </a:xfrm>
                    <a:prstGeom prst="rect">
                      <a:avLst/>
                    </a:prstGeom>
                  </pic:spPr>
                </pic:pic>
              </a:graphicData>
            </a:graphic>
          </wp:inline>
        </w:drawing>
      </w:r>
    </w:p>
    <w:p w14:paraId="6C698C3B" w14:textId="69302C42" w:rsidR="002F063B" w:rsidRDefault="00737F01" w:rsidP="0060674A">
      <w:pPr>
        <w:pStyle w:val="Caption"/>
      </w:pPr>
      <w:bookmarkStart w:id="35" w:name="_Toc468462368"/>
      <w:r>
        <w:t xml:space="preserve">Figure </w:t>
      </w:r>
      <w:r w:rsidR="00793918">
        <w:fldChar w:fldCharType="begin"/>
      </w:r>
      <w:r w:rsidR="00793918">
        <w:instrText xml:space="preserve"> SEQ Figure \* ARABIC </w:instrText>
      </w:r>
      <w:r w:rsidR="00793918">
        <w:fldChar w:fldCharType="separate"/>
      </w:r>
      <w:r w:rsidR="00A332DA">
        <w:rPr>
          <w:noProof/>
        </w:rPr>
        <w:t>1</w:t>
      </w:r>
      <w:r w:rsidR="00793918">
        <w:fldChar w:fldCharType="end"/>
      </w:r>
      <w:r>
        <w:t xml:space="preserve">: </w:t>
      </w:r>
      <w:r w:rsidR="000B496E">
        <w:t xml:space="preserve">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w:t>
      </w:r>
      <w:proofErr w:type="spellStart"/>
      <w:r w:rsidR="000B496E">
        <w:t>Derchansky</w:t>
      </w:r>
      <w:proofErr w:type="spellEnd"/>
      <w:r w:rsidR="000B496E">
        <w:t xml:space="preserve"> et al. 2008.</w:t>
      </w:r>
      <w:bookmarkEnd w:id="35"/>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proofErr w:type="spellStart"/>
      <w:r>
        <w:rPr>
          <w:rFonts w:eastAsia="Times New Roman"/>
        </w:rPr>
        <w:t>μM</w:t>
      </w:r>
      <w:proofErr w:type="spellEnd"/>
      <w:r>
        <w:rPr>
          <w:rFonts w:eastAsia="Times New Roman"/>
        </w:rPr>
        <w:t xml:space="preserve">),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 xml:space="preserve">I assume that a missing explicit reference to an external solution implies that the last-mentioned storage or </w:t>
      </w:r>
      <w:r>
        <w:rPr>
          <w:rFonts w:eastAsia="Times New Roman"/>
        </w:rPr>
        <w:lastRenderedPageBreak/>
        <w:t>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w:t>
      </w:r>
      <w:proofErr w:type="gramStart"/>
      <w:r>
        <w:rPr>
          <w:rFonts w:eastAsia="Times New Roman"/>
        </w:rPr>
        <w:t>fragments</w:t>
      </w:r>
      <w:proofErr w:type="gramEnd"/>
      <w:r>
        <w:rPr>
          <w:rFonts w:eastAsia="Times New Roman"/>
        </w:rPr>
        <w:t xml:space="preserve">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lastRenderedPageBreak/>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w:t>
      </w:r>
      <w:proofErr w:type="spellStart"/>
      <w:r w:rsidR="008676A8">
        <w:rPr>
          <w:lang w:val="en-CA"/>
        </w:rPr>
        <w:t>Numpy</w:t>
      </w:r>
      <w:proofErr w:type="spellEnd"/>
      <w:r w:rsidR="008676A8">
        <w:rPr>
          <w:lang w:val="en-CA"/>
        </w:rPr>
        <w:t xml:space="preserve">,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w:t>
      </w:r>
      <w:proofErr w:type="spellStart"/>
      <w:r>
        <w:rPr>
          <w:lang w:val="en-CA"/>
        </w:rPr>
        <w:t>FuzzyWuzzy</w:t>
      </w:r>
      <w:proofErr w:type="spellEnd"/>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628A5EB4" w:rsidR="002F063B" w:rsidRDefault="002F063B" w:rsidP="00ED5351">
      <w:pPr>
        <w:pStyle w:val="Heading3"/>
        <w:numPr>
          <w:ilvl w:val="2"/>
          <w:numId w:val="29"/>
        </w:numPr>
      </w:pPr>
      <w:bookmarkStart w:id="36" w:name="_Toc468464398"/>
      <w:r>
        <w:lastRenderedPageBreak/>
        <w:t>Manual curation</w:t>
      </w:r>
      <w:r w:rsidR="001E2C76">
        <w:t xml:space="preserve"> methodology</w:t>
      </w:r>
      <w:bookmarkEnd w:id="36"/>
    </w:p>
    <w:p w14:paraId="01E11152" w14:textId="77777777" w:rsidR="0017728B" w:rsidRDefault="0017728B" w:rsidP="00CB3728">
      <w:pPr>
        <w:rPr>
          <w:lang w:val="en-CA"/>
        </w:rPr>
      </w:pPr>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9">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62808B39" w:rsidR="00344571" w:rsidRDefault="00F1536A" w:rsidP="0060674A">
      <w:pPr>
        <w:pStyle w:val="Caption"/>
      </w:pPr>
      <w:bookmarkStart w:id="37" w:name="_Toc468462369"/>
      <w:r>
        <w:t xml:space="preserve">Figure </w:t>
      </w:r>
      <w:r w:rsidR="00793918">
        <w:fldChar w:fldCharType="begin"/>
      </w:r>
      <w:r w:rsidR="00793918">
        <w:instrText xml:space="preserve"> SEQ Figure \* ARABIC </w:instrText>
      </w:r>
      <w:r w:rsidR="00793918">
        <w:fldChar w:fldCharType="separate"/>
      </w:r>
      <w:r w:rsidR="00A332DA">
        <w:rPr>
          <w:noProof/>
        </w:rPr>
        <w:t>2</w:t>
      </w:r>
      <w:r w:rsidR="00793918">
        <w:fldChar w:fldCharType="end"/>
      </w:r>
      <w:r>
        <w:t>: Overview of NeuroElectro curation protocol</w:t>
      </w:r>
      <w:r w:rsidR="007B1A55">
        <w:t>. Credit to Brenna Li for creating this figure.</w:t>
      </w:r>
      <w:bookmarkEnd w:id="37"/>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3301DF5C" w:rsidR="00344571" w:rsidRDefault="00BE0C04" w:rsidP="0060674A">
      <w:pPr>
        <w:pStyle w:val="Caption"/>
      </w:pPr>
      <w:bookmarkStart w:id="38" w:name="_Toc468462370"/>
      <w:r>
        <w:t xml:space="preserve">Figure </w:t>
      </w:r>
      <w:r w:rsidR="00793918">
        <w:fldChar w:fldCharType="begin"/>
      </w:r>
      <w:r w:rsidR="00793918">
        <w:instrText xml:space="preserve"> SEQ Figure \* ARABIC </w:instrText>
      </w:r>
      <w:r w:rsidR="00793918">
        <w:fldChar w:fldCharType="separate"/>
      </w:r>
      <w:r w:rsidR="00A332DA">
        <w:rPr>
          <w:noProof/>
        </w:rPr>
        <w:t>3</w:t>
      </w:r>
      <w:r w:rsidR="00793918">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 xml:space="preserve">shows the history of annotations for the cell (Credit: </w:t>
      </w:r>
      <w:proofErr w:type="spellStart"/>
      <w:r w:rsidR="000A4ABC">
        <w:t>Shreejoy</w:t>
      </w:r>
      <w:proofErr w:type="spellEnd"/>
      <w:r w:rsidR="000A4ABC">
        <w:t xml:space="preserve"> </w:t>
      </w:r>
      <w:proofErr w:type="spellStart"/>
      <w:r w:rsidR="000A4ABC">
        <w:t>Tripathy</w:t>
      </w:r>
      <w:proofErr w:type="spellEnd"/>
      <w:r w:rsidR="000A4ABC">
        <w:t>).</w:t>
      </w:r>
      <w:bookmarkEnd w:id="38"/>
    </w:p>
    <w:p w14:paraId="3D1A4F85" w14:textId="77777777" w:rsidR="002F063B" w:rsidRDefault="002F063B" w:rsidP="0060674A">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When the curated table is submitted to NeuroElectro, all cells that are located on the 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lastRenderedPageBreak/>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39" w:name="_Toc468464399"/>
      <w:r>
        <w:t>Data and code availability</w:t>
      </w:r>
      <w:bookmarkEnd w:id="39"/>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1">
        <w:r>
          <w:rPr>
            <w:rStyle w:val="InternetLink"/>
            <w:lang w:val="en-CA"/>
          </w:rPr>
          <w:t>https://github.com/neuroelectro/neuroelectro_org</w:t>
        </w:r>
      </w:hyperlink>
      <w:r>
        <w:rPr>
          <w:lang w:val="en-CA"/>
        </w:rPr>
        <w:t xml:space="preserve"> in assign_metadata.py file. The most up-to-date CSV data spreadsheet can be found at </w:t>
      </w:r>
      <w:hyperlink r:id="rId12">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3">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30F85605" w:rsidR="002F063B" w:rsidRDefault="002F063B" w:rsidP="00ED5351">
      <w:pPr>
        <w:pStyle w:val="Heading3"/>
        <w:numPr>
          <w:ilvl w:val="2"/>
          <w:numId w:val="29"/>
        </w:numPr>
      </w:pPr>
      <w:bookmarkStart w:id="40" w:name="_Toc468464400"/>
      <w:r>
        <w:lastRenderedPageBreak/>
        <w:t xml:space="preserve">Statistical </w:t>
      </w:r>
      <w:r w:rsidR="00B67D1A">
        <w:t>exploration of experimental solution recipes</w:t>
      </w:r>
      <w:bookmarkEnd w:id="40"/>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41" w:name="_Toc468464401"/>
      <w:r>
        <w:rPr>
          <w:lang w:val="en-CA"/>
        </w:rPr>
        <w:t>Data preprocessing</w:t>
      </w:r>
      <w:bookmarkEnd w:id="41"/>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 xml:space="preserve">range (Implement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 xml:space="preserve">The CSV data spreadsheet was imported into a local installation of </w:t>
      </w:r>
      <w:proofErr w:type="spellStart"/>
      <w:r>
        <w:rPr>
          <w:lang w:val="en-CA"/>
        </w:rPr>
        <w:t>RStudio</w:t>
      </w:r>
      <w:proofErr w:type="spellEnd"/>
      <w:r>
        <w:rPr>
          <w:lang w:val="en-CA"/>
        </w:rPr>
        <w:t xml:space="preserve">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96850A0"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solutions that are in contact with each other. </w:t>
      </w:r>
      <w:r w:rsidR="00DD6B6A">
        <w:rPr>
          <w:lang w:val="en-CA"/>
        </w:rPr>
        <w:t xml:space="preserve">In the case of neurophysiology, </w:t>
      </w:r>
      <w:r w:rsidR="00D95476">
        <w:rPr>
          <w:lang w:val="en-CA"/>
        </w:rPr>
        <w:t xml:space="preserve">the external and internal solutions interact with each other via the cell membrane, forming a liquid junction potential that affects membrane voltage measurements. </w:t>
      </w:r>
      <w:r w:rsidR="00124688">
        <w:rPr>
          <w:lang w:val="en-CA"/>
        </w:rPr>
        <w:lastRenderedPageBreak/>
        <w:t>Among articles stored in NeuroElectro,</w:t>
      </w:r>
      <w:r>
        <w:rPr>
          <w:lang w:val="en-CA"/>
        </w:rPr>
        <w:t xml:space="preserve"> only 46% report </w:t>
      </w:r>
      <w:r w:rsidR="009C6022">
        <w:rPr>
          <w:lang w:val="en-CA"/>
        </w:rPr>
        <w:t xml:space="preserve">the </w:t>
      </w:r>
      <w:r>
        <w:rPr>
          <w:lang w:val="en-CA"/>
        </w:rPr>
        <w:t>junction potentia</w:t>
      </w:r>
      <w:r w:rsidR="00BA7A33">
        <w:rPr>
          <w:lang w:val="en-CA"/>
        </w:rPr>
        <w:t xml:space="preserve">l value and 24% correct for it. </w:t>
      </w:r>
      <w:r>
        <w:rPr>
          <w:lang w:val="en-CA"/>
        </w:rPr>
        <w:t xml:space="preserve">Thus, I decided that it would be </w:t>
      </w:r>
      <w:r w:rsidR="003D72AE">
        <w:rPr>
          <w:lang w:val="en-CA"/>
        </w:rPr>
        <w:t>more appropriate</w:t>
      </w:r>
      <w:r>
        <w:rPr>
          <w:lang w:val="en-CA"/>
        </w:rPr>
        <w:t xml:space="preserve"> to reverse the corrections than attempt to 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42" w:name="_Toc468464402"/>
      <w:r w:rsidRPr="001C5539">
        <w:rPr>
          <w:lang w:val="en-CA"/>
        </w:rPr>
        <w:t>Exploration of common solution recipes</w:t>
      </w:r>
      <w:bookmarkEnd w:id="42"/>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E64059" w:rsidRPr="00B77DEB" w:rsidRDefault="00E64059"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E64059" w:rsidRPr="00B77DEB" w:rsidRDefault="00E64059"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lastRenderedPageBreak/>
        <w:t>Next, I temporarily filtered my data for Patch-clamp electrodes to identify the trends in their experimental solution recipes. Using the information about the five major ion concentrations from the filtered dataset, I performed principal component analysis to pinpoint largest 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3" w:name="_Toc468464403"/>
      <w:r>
        <w:lastRenderedPageBreak/>
        <w:t>Results</w:t>
      </w:r>
      <w:bookmarkEnd w:id="43"/>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4F9FFC6B" w:rsidR="00D82F03" w:rsidRPr="008F02F2" w:rsidRDefault="00EF441F" w:rsidP="007E0A83">
      <w:pPr>
        <w:pStyle w:val="Heading3"/>
        <w:numPr>
          <w:ilvl w:val="2"/>
          <w:numId w:val="29"/>
        </w:numPr>
      </w:pPr>
      <w:bookmarkStart w:id="44" w:name="_Toc468464404"/>
      <w:r>
        <w:t>Evaluation of the text-mining and curation data extraction pipeline</w:t>
      </w:r>
      <w:bookmarkEnd w:id="44"/>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xml:space="preserve">: NaCl, 124; </w:t>
      </w:r>
      <w:proofErr w:type="spellStart"/>
      <w:r w:rsidRPr="00A87129">
        <w:rPr>
          <w:lang w:val="en-CA"/>
        </w:rPr>
        <w:t>KCl</w:t>
      </w:r>
      <w:proofErr w:type="spellEnd"/>
      <w:r w:rsidRPr="00A87129">
        <w:rPr>
          <w:lang w:val="en-CA"/>
        </w:rPr>
        <w:t>,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It is 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DEEC21D" w:rsidR="004E3872"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569295DA" w:rsidR="00A6180F" w:rsidRDefault="004E3872" w:rsidP="004E3872">
      <w:pPr>
        <w:spacing w:line="240" w:lineRule="auto"/>
        <w:rPr>
          <w:lang w:val="en-CA"/>
        </w:rPr>
      </w:pPr>
      <w:r>
        <w:rPr>
          <w:lang w:val="en-CA"/>
        </w:rPr>
        <w:br w:type="page"/>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763708" w:rsidRDefault="00D82F03" w:rsidP="00EC204A">
            <w:pPr>
              <w:jc w:val="center"/>
              <w:rPr>
                <w:b/>
                <w:sz w:val="22"/>
                <w:szCs w:val="22"/>
                <w:lang w:val="en-CA"/>
              </w:rPr>
            </w:pPr>
            <w:r w:rsidRPr="00763708">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763708" w:rsidRDefault="00D82F03" w:rsidP="00EC204A">
            <w:pPr>
              <w:jc w:val="center"/>
              <w:rPr>
                <w:b/>
                <w:sz w:val="22"/>
                <w:szCs w:val="22"/>
                <w:lang w:val="en-CA"/>
              </w:rPr>
            </w:pPr>
            <w:r w:rsidRPr="00763708">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763708" w:rsidRDefault="00D82F03" w:rsidP="00EC204A">
            <w:pPr>
              <w:jc w:val="center"/>
              <w:rPr>
                <w:b/>
                <w:sz w:val="22"/>
                <w:szCs w:val="22"/>
                <w:lang w:val="en-CA"/>
              </w:rPr>
            </w:pPr>
            <w:r w:rsidRPr="00763708">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763708" w:rsidRDefault="00D82F03" w:rsidP="00EC204A">
            <w:pPr>
              <w:jc w:val="center"/>
              <w:rPr>
                <w:b/>
                <w:sz w:val="22"/>
                <w:szCs w:val="22"/>
                <w:lang w:val="en-CA"/>
              </w:rPr>
            </w:pPr>
            <w:r w:rsidRPr="00763708">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763708" w:rsidRDefault="00D82F03" w:rsidP="00EC204A">
            <w:pPr>
              <w:jc w:val="center"/>
              <w:rPr>
                <w:b/>
                <w:sz w:val="22"/>
                <w:szCs w:val="22"/>
                <w:lang w:val="en-CA"/>
              </w:rPr>
            </w:pPr>
            <w:r w:rsidRPr="00763708">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763708" w:rsidRDefault="00D82F03" w:rsidP="00EC204A">
            <w:pPr>
              <w:jc w:val="center"/>
              <w:rPr>
                <w:b/>
                <w:sz w:val="22"/>
                <w:szCs w:val="22"/>
                <w:lang w:val="en-CA"/>
              </w:rPr>
            </w:pPr>
            <w:r w:rsidRPr="00763708">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763708" w:rsidRDefault="00D82F03" w:rsidP="00EC204A">
            <w:pPr>
              <w:jc w:val="center"/>
              <w:rPr>
                <w:b/>
                <w:sz w:val="22"/>
                <w:szCs w:val="22"/>
                <w:lang w:val="en-CA"/>
              </w:rPr>
            </w:pPr>
            <w:r w:rsidRPr="00763708">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763708"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763708" w:rsidRDefault="00D82F03" w:rsidP="00EC204A">
            <w:pPr>
              <w:jc w:val="center"/>
              <w:rPr>
                <w:b/>
                <w:sz w:val="22"/>
                <w:szCs w:val="22"/>
                <w:lang w:val="en-CA"/>
              </w:rPr>
            </w:pPr>
            <w:r w:rsidRPr="00763708">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763708" w:rsidRDefault="00D82F03" w:rsidP="00EC204A">
            <w:pPr>
              <w:jc w:val="center"/>
              <w:rPr>
                <w:b/>
                <w:sz w:val="22"/>
                <w:szCs w:val="22"/>
                <w:lang w:val="en-CA"/>
              </w:rPr>
            </w:pPr>
            <w:r w:rsidRPr="00763708">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763708" w:rsidRDefault="00D82F03" w:rsidP="00EC204A">
            <w:pPr>
              <w:jc w:val="center"/>
              <w:rPr>
                <w:b/>
                <w:sz w:val="22"/>
                <w:szCs w:val="22"/>
                <w:lang w:val="en-CA"/>
              </w:rPr>
            </w:pPr>
            <w:r w:rsidRPr="00763708">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763708" w:rsidRDefault="00D82F03" w:rsidP="00EC204A">
            <w:pPr>
              <w:jc w:val="center"/>
              <w:rPr>
                <w:b/>
                <w:sz w:val="22"/>
                <w:szCs w:val="22"/>
                <w:lang w:val="en-CA"/>
              </w:rPr>
            </w:pPr>
            <w:r w:rsidRPr="00763708">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763708"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763708" w:rsidRDefault="00D82F03" w:rsidP="00EC204A">
            <w:pPr>
              <w:jc w:val="center"/>
              <w:rPr>
                <w:b/>
                <w:sz w:val="22"/>
                <w:szCs w:val="22"/>
                <w:lang w:val="en-CA"/>
              </w:rPr>
            </w:pPr>
            <w:r w:rsidRPr="00763708">
              <w:rPr>
                <w:b/>
                <w:sz w:val="22"/>
                <w:szCs w:val="22"/>
                <w:lang w:val="en-CA"/>
              </w:rPr>
              <w:t xml:space="preserve">Internal solution </w:t>
            </w:r>
            <w:r w:rsidRPr="00763708">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763708" w:rsidRDefault="00D82F03" w:rsidP="00EC204A">
            <w:pPr>
              <w:jc w:val="center"/>
              <w:rPr>
                <w:b/>
                <w:sz w:val="22"/>
                <w:szCs w:val="22"/>
                <w:lang w:val="en-CA"/>
              </w:rPr>
            </w:pPr>
            <w:r w:rsidRPr="00763708">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763708" w:rsidRDefault="00D82F03" w:rsidP="00EC204A">
            <w:pPr>
              <w:jc w:val="center"/>
              <w:rPr>
                <w:b/>
                <w:sz w:val="22"/>
                <w:szCs w:val="22"/>
                <w:lang w:val="en-CA"/>
              </w:rPr>
            </w:pPr>
            <w:r w:rsidRPr="00763708">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763708"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763708" w:rsidRDefault="00D82F03" w:rsidP="00EC204A">
            <w:pPr>
              <w:jc w:val="center"/>
              <w:rPr>
                <w:b/>
                <w:sz w:val="22"/>
                <w:szCs w:val="22"/>
                <w:lang w:val="en-CA"/>
              </w:rPr>
            </w:pPr>
            <w:r w:rsidRPr="00763708">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763708" w:rsidRDefault="00D82F03" w:rsidP="00EC204A">
            <w:pPr>
              <w:jc w:val="center"/>
              <w:rPr>
                <w:b/>
                <w:sz w:val="22"/>
                <w:szCs w:val="22"/>
                <w:lang w:val="en-CA"/>
              </w:rPr>
            </w:pPr>
            <w:r w:rsidRPr="00763708">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763708" w:rsidRDefault="00D82F03" w:rsidP="00EC204A">
            <w:pPr>
              <w:jc w:val="center"/>
              <w:rPr>
                <w:b/>
                <w:sz w:val="22"/>
                <w:szCs w:val="22"/>
                <w:lang w:val="en-CA"/>
              </w:rPr>
            </w:pPr>
            <w:r w:rsidRPr="00763708">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763708" w:rsidRDefault="00D82F03" w:rsidP="00EC204A">
            <w:pPr>
              <w:jc w:val="center"/>
              <w:rPr>
                <w:b/>
                <w:sz w:val="22"/>
                <w:szCs w:val="22"/>
                <w:lang w:val="en-CA"/>
              </w:rPr>
            </w:pPr>
            <w:r w:rsidRPr="00763708">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763708" w:rsidRDefault="00D82F03" w:rsidP="00EC204A">
            <w:pPr>
              <w:jc w:val="center"/>
              <w:rPr>
                <w:b/>
                <w:sz w:val="22"/>
                <w:szCs w:val="22"/>
                <w:lang w:val="en-CA"/>
              </w:rPr>
            </w:pPr>
            <w:r w:rsidRPr="00763708">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763708" w:rsidRDefault="00D82F03" w:rsidP="00EC204A">
            <w:pPr>
              <w:jc w:val="center"/>
              <w:rPr>
                <w:b/>
                <w:sz w:val="22"/>
                <w:szCs w:val="22"/>
                <w:lang w:val="en-CA"/>
              </w:rPr>
            </w:pPr>
            <w:r w:rsidRPr="00763708">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763708" w:rsidRDefault="00D82F03" w:rsidP="00EC204A">
            <w:pPr>
              <w:jc w:val="center"/>
              <w:rPr>
                <w:b/>
                <w:sz w:val="22"/>
                <w:szCs w:val="22"/>
                <w:lang w:val="en-CA"/>
              </w:rPr>
            </w:pPr>
            <w:r w:rsidRPr="00763708">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763708" w:rsidRDefault="00D82F03" w:rsidP="00EC204A">
            <w:pPr>
              <w:jc w:val="center"/>
              <w:rPr>
                <w:b/>
                <w:sz w:val="22"/>
                <w:szCs w:val="22"/>
                <w:lang w:val="en-CA"/>
              </w:rPr>
            </w:pPr>
            <w:r w:rsidRPr="00763708">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763708" w:rsidRDefault="00D82F03" w:rsidP="00EC204A">
            <w:pPr>
              <w:jc w:val="center"/>
              <w:rPr>
                <w:b/>
                <w:sz w:val="22"/>
                <w:szCs w:val="22"/>
                <w:lang w:val="en-CA"/>
              </w:rPr>
            </w:pPr>
            <w:r w:rsidRPr="00763708">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763708" w:rsidRDefault="00D82F03" w:rsidP="00DC4DE4">
            <w:pPr>
              <w:keepNext/>
              <w:jc w:val="center"/>
              <w:rPr>
                <w:b/>
                <w:sz w:val="22"/>
                <w:szCs w:val="22"/>
                <w:lang w:val="en-CA"/>
              </w:rPr>
            </w:pPr>
            <w:r w:rsidRPr="00763708">
              <w:rPr>
                <w:b/>
                <w:sz w:val="22"/>
                <w:szCs w:val="22"/>
                <w:lang w:val="en-CA"/>
              </w:rPr>
              <w:t>Typos, limited chemical vocabulary</w:t>
            </w:r>
          </w:p>
        </w:tc>
      </w:tr>
    </w:tbl>
    <w:p w14:paraId="3956920F" w14:textId="6BAE8A56" w:rsidR="00D82F03" w:rsidRPr="00DC4DE4" w:rsidRDefault="00DC4DE4" w:rsidP="0060674A">
      <w:pPr>
        <w:pStyle w:val="Caption"/>
      </w:pPr>
      <w:bookmarkStart w:id="45" w:name="_Toc468462358"/>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5"/>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filled with two internal solutions consisting of the following (in mM): 1) 140 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w:t>
      </w:r>
      <w:r w:rsidR="00D82F03">
        <w:rPr>
          <w:lang w:val="en-CA"/>
        </w:rPr>
        <w:lastRenderedPageBreak/>
        <w:t xml:space="preserve">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w:t>
      </w:r>
      <w:proofErr w:type="spellStart"/>
      <w:r>
        <w:rPr>
          <w:lang w:val="en-CA"/>
        </w:rPr>
        <w:t>phosphocreatinine</w:t>
      </w:r>
      <w:proofErr w:type="spellEnd"/>
      <w:r>
        <w:rPr>
          <w:lang w:val="en-CA"/>
        </w:rPr>
        <w:t xml:space="preserv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w:t>
      </w:r>
      <w:proofErr w:type="spellStart"/>
      <w:r>
        <w:rPr>
          <w:rFonts w:eastAsia="Times New Roman"/>
        </w:rPr>
        <w:t>bis</w:t>
      </w:r>
      <w:proofErr w:type="spellEnd"/>
      <w:r>
        <w:rPr>
          <w:rFonts w:eastAsia="Times New Roman"/>
        </w:rPr>
        <w:t xml:space="preserve"> (β-</w:t>
      </w:r>
      <w:proofErr w:type="spellStart"/>
      <w:r>
        <w:rPr>
          <w:rFonts w:eastAsia="Times New Roman"/>
        </w:rPr>
        <w:t>aminoethyl</w:t>
      </w:r>
      <w:proofErr w:type="spellEnd"/>
      <w:r>
        <w:rPr>
          <w:rFonts w:eastAsia="Times New Roman"/>
        </w:rPr>
        <w:t xml:space="preserve"> ether)-</w:t>
      </w:r>
      <w:proofErr w:type="gramStart"/>
      <w:r>
        <w:rPr>
          <w:rStyle w:val="Emphasis"/>
          <w:rFonts w:eastAsia="Times New Roman"/>
        </w:rPr>
        <w:t>N,N</w:t>
      </w:r>
      <w:proofErr w:type="gramEnd"/>
      <w:r>
        <w:rPr>
          <w:rStyle w:val="Emphasis"/>
          <w:rFonts w:eastAsia="Times New Roman"/>
        </w:rPr>
        <w:t>,N′,N′</w:t>
      </w:r>
      <w:r>
        <w:rPr>
          <w:rFonts w:eastAsia="Times New Roman"/>
        </w:rPr>
        <w:t>-</w:t>
      </w:r>
      <w:proofErr w:type="spellStart"/>
      <w:r>
        <w:rPr>
          <w:rFonts w:eastAsia="Times New Roman"/>
        </w:rPr>
        <w:t>tetraacetic</w:t>
      </w:r>
      <w:proofErr w:type="spellEnd"/>
      <w:r>
        <w:rPr>
          <w:rFonts w:eastAsia="Times New Roman"/>
        </w:rPr>
        <w:t xml:space="preserve">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6" w:name="_Toc468464405"/>
      <w:r>
        <w:lastRenderedPageBreak/>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6"/>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 xml:space="preserve">130 mm NaCl, 3 mm </w:t>
      </w:r>
      <w:proofErr w:type="spellStart"/>
      <w:r w:rsidRPr="009D062A">
        <w:rPr>
          <w:lang w:val="en-CA"/>
        </w:rPr>
        <w:t>KCl</w:t>
      </w:r>
      <w:proofErr w:type="spellEnd"/>
      <w:r w:rsidRPr="009D062A">
        <w:rPr>
          <w:lang w:val="en-CA"/>
        </w:rPr>
        <w:t>,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w:t>
      </w:r>
      <w:proofErr w:type="spellStart"/>
      <w:r w:rsidRPr="009D062A">
        <w:rPr>
          <w:lang w:val="en-CA"/>
        </w:rPr>
        <w:t>mOsm</w:t>
      </w:r>
      <w:proofErr w:type="spellEnd"/>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 xml:space="preserve">I observed the following general trends throughout the literature: external solutions use ~150 mM of sodium and ~130 mM of chloride </w:t>
      </w:r>
      <w:r>
        <w:rPr>
          <w:lang w:val="en-CA"/>
        </w:rPr>
        <w:lastRenderedPageBreak/>
        <w:t>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03196084"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 xml:space="preserve">(Figure 4A). However, the other common compounds concentrations are not normally distributed across the recipes: glucose is primarily used at a concentration of 10 mM, with the rest of the recipes increasing it up to 40 mM; and HEPES is usually not included into ACSF, but in 10% of the recipes it was present at a concentration of 10 </w:t>
      </w:r>
      <w:proofErr w:type="spellStart"/>
      <w:r>
        <w:t>mM.</w:t>
      </w:r>
      <w:proofErr w:type="spellEnd"/>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1B3608E0" w:rsidR="00D82F03" w:rsidRDefault="00D82F03" w:rsidP="00D82F03">
      <w:r>
        <w:t xml:space="preserve">130, 135 and 140 </w:t>
      </w:r>
      <w:proofErr w:type="spellStart"/>
      <w:r>
        <w:t>mM.</w:t>
      </w:r>
      <w:proofErr w:type="spellEnd"/>
      <w:r>
        <w:t xml:space="preserve">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w:t>
      </w:r>
    </w:p>
    <w:p w14:paraId="2AA057EB" w14:textId="77777777" w:rsidR="00D82F03" w:rsidRDefault="00D82F03" w:rsidP="00D82F03"/>
    <w:p w14:paraId="64599B80" w14:textId="3303CC71" w:rsidR="00D82F03" w:rsidRDefault="00D03BB3" w:rsidP="00D82F03">
      <w:pPr>
        <w:keepNext/>
      </w:pPr>
      <w:r w:rsidRPr="00FE0724">
        <w:rPr>
          <w:noProof/>
        </w:rPr>
        <w:lastRenderedPageBreak/>
        <w:drawing>
          <wp:anchor distT="0" distB="0" distL="114300" distR="114300" simplePos="0" relativeHeight="251679744" behindDoc="0" locked="0" layoutInCell="1" allowOverlap="1" wp14:anchorId="0EB6339F" wp14:editId="5FD4F340">
            <wp:simplePos x="0" y="0"/>
            <wp:positionH relativeFrom="column">
              <wp:posOffset>1077029</wp:posOffset>
            </wp:positionH>
            <wp:positionV relativeFrom="paragraph">
              <wp:posOffset>347125</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A66BC0" w:rsidRPr="00A66BC0">
        <w:rPr>
          <w:noProof/>
        </w:rPr>
        <w:drawing>
          <wp:inline distT="0" distB="0" distL="0" distR="0" wp14:anchorId="33C6EC9C" wp14:editId="05038FED">
            <wp:extent cx="5943600" cy="2927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27350"/>
                    </a:xfrm>
                    <a:prstGeom prst="rect">
                      <a:avLst/>
                    </a:prstGeom>
                  </pic:spPr>
                </pic:pic>
              </a:graphicData>
            </a:graphic>
          </wp:inline>
        </w:drawing>
      </w:r>
      <w:bookmarkStart w:id="47" w:name="_GoBack"/>
      <w:bookmarkEnd w:id="47"/>
      <w:r w:rsidR="00D82F03">
        <w:rPr>
          <w:noProof/>
        </w:rPr>
        <mc:AlternateContent>
          <mc:Choice Requires="wps">
            <w:drawing>
              <wp:anchor distT="0" distB="0" distL="114300" distR="114300" simplePos="0" relativeHeight="251673600" behindDoc="0" locked="0" layoutInCell="1" allowOverlap="1" wp14:anchorId="3D1BBDEA" wp14:editId="730EDC8B">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82F03" w:rsidRPr="00FE0724">
        <w:rPr>
          <w:noProof/>
        </w:rPr>
        <w:t xml:space="preserve"> </w:t>
      </w:r>
      <w:r w:rsidR="00D82F03">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E64059" w:rsidRPr="00D76E19" w:rsidRDefault="00E64059"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5604654A"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4559B7BF" w:rsidR="00D82F03" w:rsidRPr="00624B22" w:rsidRDefault="00624B22" w:rsidP="0060674A">
      <w:pPr>
        <w:pStyle w:val="Caption"/>
      </w:pPr>
      <w:bookmarkStart w:id="48" w:name="_Toc468462371"/>
      <w:r>
        <w:t xml:space="preserve">Figure </w:t>
      </w:r>
      <w:r w:rsidR="00793918">
        <w:fldChar w:fldCharType="begin"/>
      </w:r>
      <w:r w:rsidR="00793918">
        <w:instrText xml:space="preserve"> SEQ Figure \* ARABIC </w:instrText>
      </w:r>
      <w:r w:rsidR="00793918">
        <w:fldChar w:fldCharType="separate"/>
      </w:r>
      <w:r w:rsidR="00A332DA">
        <w:rPr>
          <w:noProof/>
        </w:rPr>
        <w:t>4</w:t>
      </w:r>
      <w:r w:rsidR="00793918">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bookmarkEnd w:id="48"/>
      <w:r w:rsidR="00770696">
        <w:t xml:space="preserve"> Arrows denote CSF composition as described in </w:t>
      </w:r>
      <w:r w:rsidR="004F5914">
        <w:t>medical literature</w:t>
      </w:r>
      <w:r w:rsidR="00442C7D">
        <w:t>: “</w:t>
      </w:r>
      <w:r w:rsidR="00442C7D" w:rsidRPr="00442C7D">
        <w:t>142 Na</w:t>
      </w:r>
      <w:r w:rsidR="00442C7D" w:rsidRPr="00442C7D">
        <w:rPr>
          <w:vertAlign w:val="superscript"/>
        </w:rPr>
        <w:t>+</w:t>
      </w:r>
      <w:r w:rsidR="00442C7D" w:rsidRPr="00442C7D">
        <w:t>, 2.5 K</w:t>
      </w:r>
      <w:r w:rsidR="00442C7D" w:rsidRPr="00442C7D">
        <w:rPr>
          <w:vertAlign w:val="superscript"/>
        </w:rPr>
        <w:t>+</w:t>
      </w:r>
      <w:r w:rsidR="00442C7D" w:rsidRPr="00442C7D">
        <w:t>, 1.3 Ca</w:t>
      </w:r>
      <w:r w:rsidR="00442C7D" w:rsidRPr="00442C7D">
        <w:rPr>
          <w:vertAlign w:val="superscript"/>
        </w:rPr>
        <w:t>++</w:t>
      </w:r>
      <w:r w:rsidR="00442C7D" w:rsidRPr="00442C7D">
        <w:t>, 0.8 Mg</w:t>
      </w:r>
      <w:r w:rsidR="00442C7D" w:rsidRPr="00442C7D">
        <w:rPr>
          <w:vertAlign w:val="superscript"/>
        </w:rPr>
        <w:t>++</w:t>
      </w:r>
      <w:r w:rsidR="00442C7D" w:rsidRPr="00442C7D">
        <w:t>, 124 Cl</w:t>
      </w:r>
      <w:r w:rsidR="00442C7D" w:rsidRPr="00442C7D">
        <w:rPr>
          <w:vertAlign w:val="superscript"/>
        </w:rPr>
        <w:t>-</w:t>
      </w:r>
      <w:r w:rsidR="00442C7D" w:rsidRPr="00442C7D">
        <w:t>, 3.9 glucose”</w:t>
      </w:r>
      <w:r w:rsidR="00770696">
        <w:t xml:space="preserve"> </w:t>
      </w:r>
      <w:r w:rsidR="00F56D8F">
        <w:fldChar w:fldCharType="begin"/>
      </w:r>
      <w:r w:rsidR="00F56D8F">
        <w:instrText xml:space="preserve"> ADDIN ZOTERO_ITEM CSL_CITATION {"citationID":"1iqsg7pn3q","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F56D8F">
        <w:fldChar w:fldCharType="separate"/>
      </w:r>
      <w:r w:rsidR="00F56D8F">
        <w:rPr>
          <w:noProof/>
        </w:rPr>
        <w:t>(Hall, 2015)</w:t>
      </w:r>
      <w:r w:rsidR="00F56D8F">
        <w:fldChar w:fldCharType="end"/>
      </w:r>
      <w:r w:rsidR="00F56D8F">
        <w:t>.</w:t>
      </w:r>
      <w:r w:rsidR="00D03BB3" w:rsidRPr="00D03BB3">
        <w:rPr>
          <w:noProof/>
        </w:rPr>
        <w:t xml:space="preserve"> </w:t>
      </w:r>
    </w:p>
    <w:p w14:paraId="737FEB6F" w14:textId="77777777" w:rsidR="00D82F03" w:rsidRDefault="00D82F03" w:rsidP="00D82F03"/>
    <w:p w14:paraId="3417A5CF" w14:textId="77777777" w:rsidR="00DC2CD4" w:rsidRDefault="00DC2CD4" w:rsidP="00DC2CD4">
      <w:r>
        <w:t xml:space="preserve">There is a lot of variation in internal sodium and chloride concentrations, though both distributions are skewed towards the 0-30 mM range. Magnesium and ATP are predominantly </w:t>
      </w:r>
      <w:r>
        <w:lastRenderedPageBreak/>
        <w:t xml:space="preserve">used at 2 mM and 4 mM concentrations. Additionally, HEPES, GTP and EGTA are consistently included into pipette solutions at the respective concentrations of 10 mM, 0-1 mM and 0-11 </w:t>
      </w:r>
      <w:proofErr w:type="spellStart"/>
      <w:r>
        <w:t>mM.</w:t>
      </w:r>
      <w:proofErr w:type="spellEnd"/>
      <w:r>
        <w:t xml:space="preserve"> Finally, calcium, glucose and BAPTA are rarely included into the intracellular solutions at small concentrations </w:t>
      </w:r>
      <w:r>
        <w:fldChar w:fldCharType="begin"/>
      </w:r>
      <w: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fldChar w:fldCharType="separate"/>
      </w:r>
      <w:r>
        <w:rPr>
          <w:noProof/>
        </w:rPr>
        <w:t>(Gall et al., 2003; Goldfarb et al., 2007; Prestori et al., 2008)</w:t>
      </w:r>
      <w:r>
        <w:fldChar w:fldCharType="end"/>
      </w:r>
      <w: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5A9319AE" w14:textId="77777777" w:rsidR="00DC2CD4" w:rsidRDefault="00DC2CD4" w:rsidP="00DC2CD4"/>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 xml:space="preserve">The most frequent ACSF recipe was used 62 times, (in mM): 151.25 Na, 2.5 K, 133.5 Cl, 1 Mg, 2 Ca. This recipe was most commonly used by the </w:t>
      </w:r>
      <w:proofErr w:type="spellStart"/>
      <w:r w:rsidR="00D82F03">
        <w:t>Spruston</w:t>
      </w:r>
      <w:proofErr w:type="spellEnd"/>
      <w:r w:rsidR="00D82F03">
        <w:t xml:space="preserve"> lab: 6 times over the course of almost 20 years: “</w:t>
      </w:r>
      <w:r w:rsidR="00D82F03" w:rsidRPr="006B05D0">
        <w:t xml:space="preserve">ACSF consisted of 125 mM NaCl, 2.5 mM </w:t>
      </w:r>
      <w:proofErr w:type="spellStart"/>
      <w:r w:rsidR="00D82F03" w:rsidRPr="006B05D0">
        <w:t>KCl</w:t>
      </w:r>
      <w:proofErr w:type="spellEnd"/>
      <w:r w:rsidR="00D82F03" w:rsidRPr="006B05D0">
        <w:t>,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Cembrowski et al., 2016; Cooper et al., 2003; Golding et al., 2005; Graves et al., 2012; Lübke et al., 1998; Staff et al., 2000)</w:t>
      </w:r>
      <w:r w:rsidR="007B2A60">
        <w:fldChar w:fldCharType="end"/>
      </w:r>
      <w:r w:rsidR="0035418F">
        <w:t>.</w:t>
      </w:r>
      <w:r w:rsidR="007945C4">
        <w:t xml:space="preserve"> While there was little consistency overall, the differences between recipes were generally 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lastRenderedPageBreak/>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1D00D7C3" w:rsidR="00956CA8"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p w14:paraId="1D6DEBEE" w14:textId="5234E84B" w:rsidR="00D82F03" w:rsidRDefault="00956CA8" w:rsidP="00956CA8">
      <w:pPr>
        <w:spacing w:line="240" w:lineRule="auto"/>
        <w:rPr>
          <w:lang w:val="en-CA"/>
        </w:rPr>
      </w:pPr>
      <w:r>
        <w:rPr>
          <w:lang w:val="en-CA"/>
        </w:rPr>
        <w:br w:type="page"/>
      </w:r>
    </w:p>
    <w:tbl>
      <w:tblPr>
        <w:tblW w:w="9581" w:type="dxa"/>
        <w:tblInd w:w="-10" w:type="dxa"/>
        <w:tblCellMar>
          <w:left w:w="103" w:type="dxa"/>
        </w:tblCellMar>
        <w:tblLook w:val="04A0" w:firstRow="1" w:lastRow="0" w:firstColumn="1" w:lastColumn="0" w:noHBand="0" w:noVBand="1"/>
      </w:tblPr>
      <w:tblGrid>
        <w:gridCol w:w="1185"/>
        <w:gridCol w:w="1974"/>
        <w:gridCol w:w="2091"/>
        <w:gridCol w:w="2175"/>
        <w:gridCol w:w="552"/>
        <w:gridCol w:w="1604"/>
      </w:tblGrid>
      <w:tr w:rsidR="008029E5" w14:paraId="6D94B6AD" w14:textId="77777777" w:rsidTr="008029E5">
        <w:trPr>
          <w:trHeight w:val="297"/>
        </w:trPr>
        <w:tc>
          <w:tcPr>
            <w:tcW w:w="1185"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lastRenderedPageBreak/>
              <w:t>Chemical</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47C25EE8" w:rsidR="00D82F03" w:rsidRPr="00F8525D" w:rsidRDefault="00CD0464" w:rsidP="00EC204A">
            <w:pPr>
              <w:jc w:val="center"/>
              <w:rPr>
                <w:b/>
                <w:bCs/>
                <w:lang w:val="en-CA"/>
              </w:rPr>
            </w:pPr>
            <w:r>
              <w:rPr>
                <w:b/>
                <w:lang w:val="en-CA"/>
              </w:rPr>
              <w:t>Internal Solution</w:t>
            </w:r>
            <w:r w:rsidR="00D82F03" w:rsidRPr="00F8525D">
              <w:rPr>
                <w:b/>
                <w:lang w:val="en-CA"/>
              </w:rPr>
              <w:t>,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04697B3C" w:rsidR="00D82F03" w:rsidRPr="00F8525D" w:rsidRDefault="00CD0464" w:rsidP="00EC204A">
            <w:pPr>
              <w:jc w:val="center"/>
              <w:rPr>
                <w:b/>
                <w:lang w:val="en-CA"/>
              </w:rPr>
            </w:pPr>
            <w:r>
              <w:rPr>
                <w:b/>
                <w:lang w:val="en-CA"/>
              </w:rPr>
              <w:t>External</w:t>
            </w:r>
            <w:r w:rsidR="00D82F03" w:rsidRPr="00F8525D">
              <w:rPr>
                <w:b/>
                <w:lang w:val="en-CA"/>
              </w:rPr>
              <w:t xml:space="preserve"> Solution, mM</w:t>
            </w:r>
          </w:p>
        </w:tc>
      </w:tr>
      <w:tr w:rsidR="008029E5" w14:paraId="2FAD4D4B" w14:textId="77777777" w:rsidTr="008029E5">
        <w:trPr>
          <w:trHeight w:val="273"/>
        </w:trPr>
        <w:tc>
          <w:tcPr>
            <w:tcW w:w="1185"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197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091"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2727"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0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8029E5" w14:paraId="673C1193"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Pr="00956CA8" w:rsidRDefault="00D82F03" w:rsidP="00956CA8">
            <w:pPr>
              <w:jc w:val="center"/>
              <w:rPr>
                <w:b/>
                <w:lang w:val="en-CA"/>
              </w:rPr>
            </w:pPr>
            <w:r w:rsidRPr="00956CA8">
              <w:rPr>
                <w:b/>
                <w:sz w:val="20"/>
                <w:lang w:val="en-CA"/>
              </w:rPr>
              <w:t>Na</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Pr="00956CA8" w:rsidRDefault="00D82F03" w:rsidP="00956CA8">
            <w:pPr>
              <w:jc w:val="center"/>
              <w:rPr>
                <w:b/>
                <w:lang w:val="en-CA"/>
              </w:rPr>
            </w:pPr>
            <w:r w:rsidRPr="00956CA8">
              <w:rPr>
                <w:b/>
                <w:sz w:val="20"/>
                <w:lang w:val="en-CA"/>
              </w:rPr>
              <w:t>0 - 1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AC6218" w14:textId="77777777" w:rsidR="00D82F03" w:rsidRPr="00956CA8" w:rsidRDefault="00D82F03" w:rsidP="00956CA8">
            <w:pPr>
              <w:jc w:val="center"/>
              <w:rPr>
                <w:b/>
                <w:color w:val="FFFFFF" w:themeColor="background1"/>
                <w:lang w:val="en-CA"/>
              </w:rPr>
            </w:pPr>
            <w:r w:rsidRPr="00956CA8">
              <w:rPr>
                <w:b/>
                <w:sz w:val="20"/>
                <w:lang w:val="en-CA"/>
              </w:rPr>
              <w:t>140 – 160</w:t>
            </w:r>
          </w:p>
        </w:tc>
      </w:tr>
      <w:tr w:rsidR="008029E5" w14:paraId="0EE0762C"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Pr="00956CA8" w:rsidRDefault="00D82F03" w:rsidP="00956CA8">
            <w:pPr>
              <w:jc w:val="center"/>
              <w:rPr>
                <w:b/>
                <w:lang w:val="en-CA"/>
              </w:rPr>
            </w:pPr>
            <w:r w:rsidRPr="00956CA8">
              <w:rPr>
                <w:b/>
                <w:sz w:val="20"/>
                <w:lang w:val="en-CA"/>
              </w:rPr>
              <w:t>K</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Pr="00956CA8" w:rsidRDefault="00D82F03" w:rsidP="00956CA8">
            <w:pPr>
              <w:jc w:val="center"/>
              <w:rPr>
                <w:b/>
                <w:lang w:val="en-CA"/>
              </w:rPr>
            </w:pPr>
            <w:r w:rsidRPr="00956CA8">
              <w:rPr>
                <w:b/>
                <w:sz w:val="20"/>
                <w:lang w:val="en-CA"/>
              </w:rPr>
              <w:t>120 - 1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EFF2FFB" w14:textId="77777777" w:rsidR="00D82F03" w:rsidRPr="00956CA8" w:rsidRDefault="00D82F03" w:rsidP="00956CA8">
            <w:pPr>
              <w:jc w:val="center"/>
              <w:rPr>
                <w:b/>
                <w:lang w:val="en-CA"/>
              </w:rPr>
            </w:pPr>
            <w:r w:rsidRPr="00956CA8">
              <w:rPr>
                <w:b/>
                <w:sz w:val="20"/>
                <w:lang w:val="en-CA"/>
              </w:rPr>
              <w:t>1 - 5</w:t>
            </w:r>
          </w:p>
        </w:tc>
      </w:tr>
      <w:tr w:rsidR="008029E5" w14:paraId="6CD0E25A"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Pr="00956CA8" w:rsidRDefault="00D82F03" w:rsidP="00956CA8">
            <w:pPr>
              <w:jc w:val="center"/>
              <w:rPr>
                <w:b/>
                <w:lang w:val="en-CA"/>
              </w:rPr>
            </w:pPr>
            <w:r w:rsidRPr="00956CA8">
              <w:rPr>
                <w:b/>
                <w:sz w:val="20"/>
                <w:lang w:val="en-CA"/>
              </w:rPr>
              <w:t>Cl</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Pr="00956CA8" w:rsidRDefault="00D82F03" w:rsidP="00956CA8">
            <w:pPr>
              <w:jc w:val="center"/>
              <w:rPr>
                <w:b/>
                <w:lang w:val="en-CA"/>
              </w:rPr>
            </w:pPr>
            <w:r w:rsidRPr="00956CA8">
              <w:rPr>
                <w:b/>
                <w:sz w:val="20"/>
                <w:lang w:val="en-CA"/>
              </w:rPr>
              <w:t>0 - 3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46E76D1" w14:textId="77777777" w:rsidR="00D82F03" w:rsidRPr="00956CA8" w:rsidRDefault="00D82F03" w:rsidP="00956CA8">
            <w:pPr>
              <w:jc w:val="center"/>
              <w:rPr>
                <w:b/>
                <w:lang w:val="en-CA"/>
              </w:rPr>
            </w:pPr>
            <w:r w:rsidRPr="00956CA8">
              <w:rPr>
                <w:b/>
                <w:sz w:val="20"/>
                <w:lang w:val="en-CA"/>
              </w:rPr>
              <w:t>125 - 140</w:t>
            </w:r>
          </w:p>
        </w:tc>
      </w:tr>
      <w:tr w:rsidR="008029E5" w14:paraId="6DF09F9F"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Pr="00956CA8" w:rsidRDefault="00D82F03" w:rsidP="00956CA8">
            <w:pPr>
              <w:jc w:val="center"/>
              <w:rPr>
                <w:b/>
                <w:lang w:val="en-CA"/>
              </w:rPr>
            </w:pPr>
            <w:r w:rsidRPr="00956CA8">
              <w:rPr>
                <w:b/>
                <w:sz w:val="20"/>
                <w:lang w:val="en-CA"/>
              </w:rPr>
              <w:t>C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A2C1C6" w14:textId="77777777" w:rsidR="00D82F03" w:rsidRPr="00956CA8" w:rsidRDefault="00D82F03" w:rsidP="00956CA8">
            <w:pPr>
              <w:jc w:val="center"/>
              <w:rPr>
                <w:b/>
                <w:lang w:val="en-CA"/>
              </w:rPr>
            </w:pPr>
            <w:r w:rsidRPr="00956CA8">
              <w:rPr>
                <w:b/>
                <w:sz w:val="20"/>
                <w:lang w:val="en-CA"/>
              </w:rPr>
              <w:t>0</w:t>
            </w:r>
          </w:p>
        </w:tc>
      </w:tr>
      <w:tr w:rsidR="008029E5" w14:paraId="22CA6E51"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Pr="00956CA8" w:rsidRDefault="00D82F03" w:rsidP="00956CA8">
            <w:pPr>
              <w:jc w:val="center"/>
              <w:rPr>
                <w:b/>
                <w:lang w:val="en-CA"/>
              </w:rPr>
            </w:pPr>
            <w:r w:rsidRPr="00956CA8">
              <w:rPr>
                <w:b/>
                <w:sz w:val="20"/>
                <w:lang w:val="en-CA"/>
              </w:rPr>
              <w:t>Mg</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Pr="00956CA8" w:rsidRDefault="00D82F03" w:rsidP="00956CA8">
            <w:pPr>
              <w:jc w:val="center"/>
              <w:rPr>
                <w:b/>
                <w:lang w:val="en-CA"/>
              </w:rPr>
            </w:pPr>
            <w:r w:rsidRPr="00956CA8">
              <w:rPr>
                <w:b/>
                <w:sz w:val="20"/>
                <w:lang w:val="en-CA"/>
              </w:rPr>
              <w:t>0 - 10 (81% in 2-4 range)</w:t>
            </w:r>
          </w:p>
        </w:tc>
        <w:tc>
          <w:tcPr>
            <w:tcW w:w="217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E428EE" w14:textId="77777777" w:rsidR="00D82F03" w:rsidRPr="00956CA8" w:rsidRDefault="00D82F03" w:rsidP="00956CA8">
            <w:pPr>
              <w:jc w:val="center"/>
              <w:rPr>
                <w:b/>
                <w:lang w:val="en-CA"/>
              </w:rPr>
            </w:pPr>
            <w:r w:rsidRPr="00956CA8">
              <w:rPr>
                <w:b/>
                <w:sz w:val="20"/>
                <w:lang w:val="en-CA"/>
              </w:rPr>
              <w:t>2 – 2.5</w:t>
            </w:r>
          </w:p>
        </w:tc>
        <w:tc>
          <w:tcPr>
            <w:tcW w:w="2156"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0031F09" w14:textId="77777777" w:rsidR="00D82F03" w:rsidRPr="00956CA8" w:rsidRDefault="00D82F03" w:rsidP="00956CA8">
            <w:pPr>
              <w:jc w:val="center"/>
              <w:rPr>
                <w:b/>
                <w:lang w:val="en-CA"/>
              </w:rPr>
            </w:pPr>
            <w:r w:rsidRPr="00956CA8">
              <w:rPr>
                <w:b/>
                <w:sz w:val="20"/>
                <w:lang w:val="en-CA"/>
              </w:rPr>
              <w:t>1 - 1.5</w:t>
            </w:r>
          </w:p>
        </w:tc>
      </w:tr>
      <w:tr w:rsidR="008029E5" w14:paraId="3D4C812F"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Pr="00956CA8" w:rsidRDefault="00D82F03" w:rsidP="00956CA8">
            <w:pPr>
              <w:jc w:val="center"/>
              <w:rPr>
                <w:b/>
                <w:lang w:val="en-CA"/>
              </w:rPr>
            </w:pPr>
            <w:r w:rsidRPr="00956CA8">
              <w:rPr>
                <w:b/>
                <w:sz w:val="20"/>
                <w:lang w:val="en-CA"/>
              </w:rPr>
              <w:t>C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Pr="00956CA8" w:rsidRDefault="00D82F03" w:rsidP="00956CA8">
            <w:pPr>
              <w:jc w:val="center"/>
              <w:rPr>
                <w:b/>
                <w:lang w:val="en-CA"/>
              </w:rPr>
            </w:pPr>
            <w:r w:rsidRPr="00956CA8">
              <w:rPr>
                <w:b/>
                <w:sz w:val="20"/>
                <w:lang w:val="en-CA"/>
              </w:rPr>
              <w:t>0 - 1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7AD510" w14:textId="77777777" w:rsidR="00D82F03" w:rsidRPr="00956CA8" w:rsidRDefault="00D82F03" w:rsidP="00956CA8">
            <w:pPr>
              <w:jc w:val="center"/>
              <w:rPr>
                <w:b/>
                <w:lang w:val="en-CA"/>
              </w:rPr>
            </w:pPr>
            <w:r w:rsidRPr="00956CA8">
              <w:rPr>
                <w:b/>
                <w:sz w:val="20"/>
                <w:lang w:val="en-CA"/>
              </w:rPr>
              <w:t>2 - 3</w:t>
            </w:r>
          </w:p>
        </w:tc>
      </w:tr>
      <w:tr w:rsidR="008029E5" w14:paraId="6F764D7E"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Pr="00956CA8" w:rsidRDefault="00D82F03" w:rsidP="00956CA8">
            <w:pPr>
              <w:jc w:val="center"/>
              <w:rPr>
                <w:b/>
                <w:lang w:val="en-CA"/>
              </w:rPr>
            </w:pPr>
            <w:r w:rsidRPr="00956CA8">
              <w:rPr>
                <w:b/>
                <w:sz w:val="20"/>
                <w:lang w:val="en-CA"/>
              </w:rPr>
              <w:t>HEPE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Pr="00956CA8" w:rsidRDefault="00D82F03" w:rsidP="00956CA8">
            <w:pPr>
              <w:jc w:val="center"/>
              <w:rPr>
                <w:b/>
                <w:lang w:val="en-CA"/>
              </w:rPr>
            </w:pPr>
            <w:r w:rsidRPr="00956CA8">
              <w:rPr>
                <w:b/>
                <w:sz w:val="20"/>
                <w:lang w:val="en-CA"/>
              </w:rPr>
              <w:t>5 - 15 (96% use 1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E12B9FF" w14:textId="77777777" w:rsidR="00D82F03" w:rsidRPr="00956CA8" w:rsidRDefault="00D82F03" w:rsidP="00956CA8">
            <w:pPr>
              <w:jc w:val="center"/>
              <w:rPr>
                <w:b/>
                <w:lang w:val="en-CA"/>
              </w:rPr>
            </w:pPr>
            <w:r w:rsidRPr="00956CA8">
              <w:rPr>
                <w:b/>
                <w:sz w:val="20"/>
                <w:lang w:val="en-CA"/>
              </w:rPr>
              <w:t>0-10 (89% use 0 mM)</w:t>
            </w:r>
          </w:p>
        </w:tc>
      </w:tr>
      <w:tr w:rsidR="008029E5" w14:paraId="45978B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Pr="00956CA8" w:rsidRDefault="00D82F03" w:rsidP="00956CA8">
            <w:pPr>
              <w:jc w:val="center"/>
              <w:rPr>
                <w:b/>
                <w:lang w:val="en-CA"/>
              </w:rPr>
            </w:pPr>
            <w:r w:rsidRPr="00956CA8">
              <w:rPr>
                <w:b/>
                <w:sz w:val="20"/>
                <w:lang w:val="en-CA"/>
              </w:rPr>
              <w:t>EGT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Pr="00956CA8" w:rsidRDefault="00D82F03" w:rsidP="00956CA8">
            <w:pPr>
              <w:jc w:val="center"/>
              <w:rPr>
                <w:b/>
                <w:lang w:val="en-CA"/>
              </w:rPr>
            </w:pPr>
            <w:r w:rsidRPr="00956CA8">
              <w:rPr>
                <w:b/>
                <w:sz w:val="20"/>
                <w:lang w:val="en-CA"/>
              </w:rPr>
              <w:t>0 - 10 (87%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63A4C8D" w14:textId="77777777" w:rsidR="00D82F03" w:rsidRPr="00956CA8" w:rsidRDefault="00D82F03" w:rsidP="00956CA8">
            <w:pPr>
              <w:jc w:val="center"/>
              <w:rPr>
                <w:b/>
                <w:lang w:val="en-CA"/>
              </w:rPr>
            </w:pPr>
            <w:r w:rsidRPr="00956CA8">
              <w:rPr>
                <w:b/>
                <w:sz w:val="20"/>
                <w:lang w:val="en-CA"/>
              </w:rPr>
              <w:t>0</w:t>
            </w:r>
          </w:p>
        </w:tc>
      </w:tr>
      <w:tr w:rsidR="008029E5" w14:paraId="695E32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Pr="00956CA8" w:rsidRDefault="00D82F03" w:rsidP="00956CA8">
            <w:pPr>
              <w:jc w:val="center"/>
              <w:rPr>
                <w:b/>
                <w:lang w:val="en-CA"/>
              </w:rPr>
            </w:pPr>
            <w:r w:rsidRPr="00956CA8">
              <w:rPr>
                <w:b/>
                <w:sz w:val="20"/>
                <w:lang w:val="en-CA"/>
              </w:rPr>
              <w:t>A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Pr="00956CA8" w:rsidRDefault="00D82F03" w:rsidP="00956CA8">
            <w:pPr>
              <w:jc w:val="center"/>
              <w:rPr>
                <w:b/>
                <w:lang w:val="en-CA"/>
              </w:rPr>
            </w:pPr>
            <w:r w:rsidRPr="00956CA8">
              <w:rPr>
                <w:b/>
                <w:sz w:val="20"/>
                <w:lang w:val="en-CA"/>
              </w:rPr>
              <w:t>5 - 1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D081017" w14:textId="77777777" w:rsidR="00D82F03" w:rsidRPr="00956CA8" w:rsidRDefault="00D82F03" w:rsidP="00956CA8">
            <w:pPr>
              <w:jc w:val="center"/>
              <w:rPr>
                <w:b/>
                <w:lang w:val="en-CA"/>
              </w:rPr>
            </w:pPr>
            <w:r w:rsidRPr="00956CA8">
              <w:rPr>
                <w:b/>
                <w:sz w:val="20"/>
                <w:lang w:val="en-CA"/>
              </w:rPr>
              <w:t>0</w:t>
            </w:r>
          </w:p>
        </w:tc>
      </w:tr>
      <w:tr w:rsidR="008029E5" w14:paraId="1A8A246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Pr="00956CA8" w:rsidRDefault="00D82F03" w:rsidP="00956CA8">
            <w:pPr>
              <w:jc w:val="center"/>
              <w:rPr>
                <w:b/>
                <w:lang w:val="en-CA"/>
              </w:rPr>
            </w:pPr>
            <w:r w:rsidRPr="00956CA8">
              <w:rPr>
                <w:b/>
                <w:sz w:val="20"/>
                <w:lang w:val="en-CA"/>
              </w:rPr>
              <w:t>G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Pr="00956CA8" w:rsidRDefault="00D82F03" w:rsidP="00956CA8">
            <w:pPr>
              <w:jc w:val="center"/>
              <w:rPr>
                <w:b/>
                <w:lang w:val="en-CA"/>
              </w:rPr>
            </w:pPr>
            <w:r w:rsidRPr="00956CA8">
              <w:rPr>
                <w:b/>
                <w:sz w:val="20"/>
                <w:lang w:val="en-CA"/>
              </w:rPr>
              <w:t>0 - 10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BF53F4C" w14:textId="77777777" w:rsidR="00D82F03" w:rsidRPr="00956CA8" w:rsidRDefault="00D82F03" w:rsidP="00956CA8">
            <w:pPr>
              <w:jc w:val="center"/>
              <w:rPr>
                <w:b/>
                <w:lang w:val="en-CA"/>
              </w:rPr>
            </w:pPr>
            <w:r w:rsidRPr="00956CA8">
              <w:rPr>
                <w:b/>
                <w:sz w:val="20"/>
                <w:lang w:val="en-CA"/>
              </w:rPr>
              <w:t>0</w:t>
            </w:r>
          </w:p>
        </w:tc>
      </w:tr>
      <w:tr w:rsidR="008029E5" w14:paraId="4D53A837"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Pr="00956CA8" w:rsidRDefault="00D82F03" w:rsidP="00956CA8">
            <w:pPr>
              <w:jc w:val="center"/>
              <w:rPr>
                <w:b/>
                <w:lang w:val="en-CA"/>
              </w:rPr>
            </w:pPr>
            <w:r w:rsidRPr="00956CA8">
              <w:rPr>
                <w:b/>
                <w:sz w:val="20"/>
                <w:lang w:val="en-CA"/>
              </w:rPr>
              <w:t>glucose</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F5099" w14:textId="77777777" w:rsidR="00D82F03" w:rsidRPr="00956CA8" w:rsidRDefault="00D82F03" w:rsidP="00956CA8">
            <w:pPr>
              <w:keepNext/>
              <w:jc w:val="center"/>
              <w:rPr>
                <w:b/>
                <w:lang w:val="en-CA"/>
              </w:rPr>
            </w:pPr>
            <w:r w:rsidRPr="00956CA8">
              <w:rPr>
                <w:b/>
                <w:sz w:val="20"/>
                <w:lang w:val="en-CA"/>
              </w:rPr>
              <w:t>0 - 25</w:t>
            </w:r>
          </w:p>
        </w:tc>
      </w:tr>
    </w:tbl>
    <w:p w14:paraId="66FED58D" w14:textId="0246D850" w:rsidR="00D82F03" w:rsidRDefault="005B504E" w:rsidP="0060674A">
      <w:pPr>
        <w:pStyle w:val="Caption"/>
      </w:pPr>
      <w:bookmarkStart w:id="49" w:name="_Toc468462359"/>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c solution composition.</w:t>
      </w:r>
      <w:bookmarkEnd w:id="49"/>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60674A">
      <w:pPr>
        <w:pStyle w:val="Caption"/>
      </w:pPr>
      <w:r>
        <w:rPr>
          <w:noProof/>
        </w:rPr>
        <w:lastRenderedPageBreak/>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E64059"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E64059" w:rsidRPr="00851EEA"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E64059"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E64059" w:rsidRPr="00851EEA" w:rsidRDefault="00E64059"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67122E84" w:rsidR="00D82F03" w:rsidRPr="00931064" w:rsidRDefault="00E15A51" w:rsidP="0060674A">
      <w:pPr>
        <w:pStyle w:val="Caption"/>
      </w:pPr>
      <w:bookmarkStart w:id="50" w:name="_Toc468462372"/>
      <w:r>
        <w:t xml:space="preserve">Figure </w:t>
      </w:r>
      <w:r>
        <w:fldChar w:fldCharType="begin"/>
      </w:r>
      <w:r>
        <w:instrText xml:space="preserve"> SEQ Figure \* ARABIC </w:instrText>
      </w:r>
      <w:r>
        <w:fldChar w:fldCharType="separate"/>
      </w:r>
      <w:r w:rsidR="00A332DA">
        <w:rPr>
          <w:noProof/>
        </w:rPr>
        <w:t>5</w:t>
      </w:r>
      <w:r>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50"/>
    </w:p>
    <w:p w14:paraId="559E578E" w14:textId="77777777" w:rsidR="00E419F7" w:rsidRDefault="00E419F7" w:rsidP="00D82F03"/>
    <w:p w14:paraId="0A37FFF7" w14:textId="61024AE2" w:rsidR="00975BDA" w:rsidRDefault="00B13FAF" w:rsidP="00975BDA">
      <w:r>
        <w:t>An interesting variation in Patch-clamp pipette solution recipes is internal sodium concentrations increase throughout the years (Figure 5). It seems to be caus</w:t>
      </w:r>
      <w:r w:rsidR="002D4CDF">
        <w:t xml:space="preserve">ed by the introduction of 10-20 </w:t>
      </w:r>
      <w:r w:rsidR="00975BDA">
        <w:t xml:space="preserve">millimoles per </w:t>
      </w:r>
      <w:proofErr w:type="spellStart"/>
      <w:r w:rsidR="00975BDA">
        <w:t>litre</w:t>
      </w:r>
      <w:proofErr w:type="spellEnd"/>
      <w:r w:rsidR="00975BDA">
        <w:t xml:space="preserv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14CA979C" w:rsidR="00D82F03" w:rsidRDefault="00EA5837" w:rsidP="00766283">
      <w:pPr>
        <w:pStyle w:val="Heading1"/>
        <w:rPr>
          <w:lang w:val="en-CA"/>
        </w:rPr>
      </w:pPr>
      <w:r>
        <w:rPr>
          <w:lang w:val="en-CA"/>
        </w:rPr>
        <w:lastRenderedPageBreak/>
        <w:br/>
      </w:r>
      <w:bookmarkStart w:id="51" w:name="_Toc468464406"/>
      <w:r w:rsidR="00AD772E">
        <w:rPr>
          <w:lang w:val="en-CA"/>
        </w:rPr>
        <w:t>Explaining study-to-study</w:t>
      </w:r>
      <w:r w:rsidR="001462A6">
        <w:rPr>
          <w:lang w:val="en-CA"/>
        </w:rPr>
        <w:t xml:space="preserve"> variability of electrophysiological properties </w:t>
      </w:r>
      <w:r w:rsidR="007C3B77">
        <w:rPr>
          <w:lang w:val="en-CA"/>
        </w:rPr>
        <w:t>using</w:t>
      </w:r>
      <w:r w:rsidR="00BE03B7">
        <w:rPr>
          <w:lang w:val="en-CA"/>
        </w:rPr>
        <w:t xml:space="preserve"> experimental condition</w:t>
      </w:r>
      <w:r w:rsidR="00977DB1">
        <w:rPr>
          <w:lang w:val="en-CA"/>
        </w:rPr>
        <w:t>s</w:t>
      </w:r>
      <w:bookmarkEnd w:id="51"/>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52" w:name="_Toc468464407"/>
      <w:r>
        <w:rPr>
          <w:lang w:val="en-CA"/>
        </w:rPr>
        <w:t>Methods</w:t>
      </w:r>
      <w:bookmarkEnd w:id="52"/>
    </w:p>
    <w:p w14:paraId="425A5897" w14:textId="77777777" w:rsidR="00F31EC2" w:rsidRPr="00F31EC2" w:rsidRDefault="00F31EC2" w:rsidP="00F31EC2">
      <w:pPr>
        <w:rPr>
          <w:lang w:val="en-CA"/>
        </w:rPr>
      </w:pPr>
    </w:p>
    <w:p w14:paraId="2C2F11D7" w14:textId="77FD917B" w:rsidR="00A43940" w:rsidRPr="009639B4" w:rsidRDefault="00A43940" w:rsidP="00ED5351">
      <w:pPr>
        <w:pStyle w:val="Heading3"/>
        <w:numPr>
          <w:ilvl w:val="2"/>
          <w:numId w:val="29"/>
        </w:numPr>
      </w:pPr>
      <w:bookmarkStart w:id="53" w:name="_Toc468464408"/>
      <w:r w:rsidRPr="009639B4">
        <w:t>Modeling the effects of experimental conditions on the variability in electrophysiological properties</w:t>
      </w:r>
      <w:bookmarkEnd w:id="53"/>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19">
        <w:r>
          <w:rPr>
            <w:rStyle w:val="InternetLink"/>
            <w:lang w:val="en-CA"/>
          </w:rPr>
          <w:t>neuroelectro.org/</w:t>
        </w:r>
        <w:proofErr w:type="spellStart"/>
        <w:r>
          <w:rPr>
            <w:rStyle w:val="InternetLink"/>
            <w:lang w:val="en-CA"/>
          </w:rPr>
          <w:t>ephys_prop</w:t>
        </w:r>
        <w:proofErr w:type="spellEnd"/>
        <w:r>
          <w:rPr>
            <w:rStyle w:val="InternetLink"/>
            <w:lang w:val="en-CA"/>
          </w:rPr>
          <w:t>/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54" w:name="_Toc468464409"/>
      <w:r>
        <w:rPr>
          <w:lang w:val="en-CA"/>
        </w:rPr>
        <w:t>Constructing u</w:t>
      </w:r>
      <w:r w:rsidRPr="00D15300">
        <w:rPr>
          <w:lang w:val="en-CA"/>
        </w:rPr>
        <w:t>nivariate linear models</w:t>
      </w:r>
      <w:bookmarkEnd w:id="54"/>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0B51881" w14:textId="22F6D1C1" w:rsidR="00A43940" w:rsidRDefault="00A43940" w:rsidP="00A43940">
      <w:pPr>
        <w:rPr>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2E79C8F5" w14:textId="77777777" w:rsidR="00A43940" w:rsidRDefault="00A43940" w:rsidP="00A43940">
      <w:pPr>
        <w:rPr>
          <w:lang w:val="en-CA"/>
        </w:rPr>
      </w:pPr>
    </w:p>
    <w:p w14:paraId="111F2C68" w14:textId="77777777" w:rsidR="00A43940" w:rsidRDefault="00A43940" w:rsidP="00A43940">
      <w:pPr>
        <w:rPr>
          <w:lang w:val="en-CA"/>
        </w:rPr>
      </w:pPr>
    </w:p>
    <w:p w14:paraId="3DA75AE4" w14:textId="77777777" w:rsidR="003D285A" w:rsidRDefault="003D285A" w:rsidP="00A43940">
      <w:pPr>
        <w:rPr>
          <w:lang w:val="en-CA"/>
        </w:rPr>
      </w:pPr>
    </w:p>
    <w:p w14:paraId="748D9790" w14:textId="77777777" w:rsidR="003D285A" w:rsidRDefault="003D285A" w:rsidP="00A43940">
      <w:pPr>
        <w:rPr>
          <w:lang w:val="en-CA"/>
        </w:rPr>
      </w:pPr>
    </w:p>
    <w:p w14:paraId="76FC7535" w14:textId="77777777" w:rsidR="003D285A" w:rsidRDefault="003D285A" w:rsidP="00A43940">
      <w:pPr>
        <w:rPr>
          <w:lang w:val="en-CA"/>
        </w:rPr>
      </w:pPr>
    </w:p>
    <w:p w14:paraId="73F75D9B" w14:textId="77777777" w:rsidR="00A43940" w:rsidRPr="00544137" w:rsidRDefault="00A43940" w:rsidP="0035687D">
      <w:pPr>
        <w:pStyle w:val="Heading5"/>
        <w:numPr>
          <w:ilvl w:val="3"/>
          <w:numId w:val="29"/>
        </w:numPr>
        <w:rPr>
          <w:lang w:val="en-CA"/>
        </w:rPr>
      </w:pPr>
      <w:bookmarkStart w:id="55" w:name="_Toc468464410"/>
      <w:r>
        <w:rPr>
          <w:lang w:val="en-CA"/>
        </w:rPr>
        <w:t>M</w:t>
      </w:r>
      <w:r w:rsidRPr="00544137">
        <w:rPr>
          <w:lang w:val="en-CA"/>
        </w:rPr>
        <w:t>ulti</w:t>
      </w:r>
      <w:r>
        <w:rPr>
          <w:lang w:val="en-CA"/>
        </w:rPr>
        <w:t>ple</w:t>
      </w:r>
      <w:r w:rsidRPr="00544137">
        <w:rPr>
          <w:lang w:val="en-CA"/>
        </w:rPr>
        <w:t xml:space="preserve"> regression approach</w:t>
      </w:r>
      <w:bookmarkEnd w:id="55"/>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E64059" w:rsidRPr="00B77DEB" w:rsidRDefault="00E64059"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E64059" w:rsidRPr="00B77DEB" w:rsidRDefault="00E64059" w:rsidP="00A43940">
                      <w:pPr>
                        <w:rPr>
                          <w:lang w:val="en-CA"/>
                        </w:rPr>
                      </w:pPr>
                      <w:r>
                        <w:rPr>
                          <w:lang w:val="en-CA"/>
                        </w:rPr>
                        <w:t>(2)</w:t>
                      </w:r>
                    </w:p>
                  </w:txbxContent>
                </v:textbox>
              </v:shape>
            </w:pict>
          </mc:Fallback>
        </mc:AlternateContent>
      </w:r>
    </w:p>
    <w:p w14:paraId="1BCC1C45" w14:textId="77777777" w:rsidR="00A43940" w:rsidRDefault="00E64059"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 xml:space="preserve">where </w:t>
      </w:r>
      <w:proofErr w:type="spellStart"/>
      <w:r>
        <w:rPr>
          <w:lang w:val="en-CA"/>
        </w:rPr>
        <w:t>V</w:t>
      </w:r>
      <w:r w:rsidRPr="00981FF0">
        <w:rPr>
          <w:vertAlign w:val="subscript"/>
          <w:lang w:val="en-CA"/>
        </w:rPr>
        <w:t>m</w:t>
      </w:r>
      <w:proofErr w:type="spellEnd"/>
      <w:r>
        <w:rPr>
          <w:lang w:val="en-CA"/>
        </w:rPr>
        <w:t xml:space="preserve"> denotes resting membrane potential and P denotes ion permeability across the cell membrane. Ionic </w:t>
      </w:r>
      <w:proofErr w:type="spellStart"/>
      <w:r>
        <w:rPr>
          <w:lang w:val="en-CA"/>
        </w:rPr>
        <w:t>permeabilities</w:t>
      </w:r>
      <w:proofErr w:type="spellEnd"/>
      <w:r>
        <w:rPr>
          <w:lang w:val="en-CA"/>
        </w:rPr>
        <w:t xml:space="preserve">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7A3FD473" w:rsidR="00A43940" w:rsidRDefault="00A43940" w:rsidP="00A43940">
      <w:pPr>
        <w:rPr>
          <w:lang w:val="en-CA"/>
        </w:rPr>
      </w:pPr>
      <w:r>
        <w:rPr>
          <w:lang w:val="en-CA"/>
        </w:rPr>
        <w:t xml:space="preserve">Before delving into multiple regression model selection, I established the training and testing datasets, because testing a model on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xml:space="preserve">.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w:t>
      </w:r>
      <w:r>
        <w:rPr>
          <w:lang w:val="en-CA"/>
        </w:rPr>
        <w:lastRenderedPageBreak/>
        <w:t>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 xml:space="preserve">the </w:t>
      </w:r>
      <w:proofErr w:type="spellStart"/>
      <w:r w:rsidR="00A43940">
        <w:rPr>
          <w:lang w:val="en-CA"/>
        </w:rPr>
        <w:t>randomForest</w:t>
      </w:r>
      <w:proofErr w:type="spellEnd"/>
      <w:r w:rsidR="00A43940">
        <w:rPr>
          <w:lang w:val="en-CA"/>
        </w:rPr>
        <w:t xml:space="preserve"> implementation (RandomForest package in R, version 4.6-12) for constructing the regression models that predict ephys properties given experimental condition features, and cforest implementation (party package in R, version 1.0-25) for feature importance ranking. The </w:t>
      </w:r>
      <w:proofErr w:type="spellStart"/>
      <w:r w:rsidR="00A43940">
        <w:rPr>
          <w:lang w:val="en-CA"/>
        </w:rPr>
        <w:t>randomForest</w:t>
      </w:r>
      <w:proofErr w:type="spellEnd"/>
      <w:r w:rsidR="00A43940">
        <w:rPr>
          <w:lang w:val="en-CA"/>
        </w:rPr>
        <w:t xml:space="preserve">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77777777" w:rsidR="00A43940" w:rsidRDefault="00A43940" w:rsidP="00A43940">
      <w:pPr>
        <w:rPr>
          <w:lang w:val="en-CA"/>
        </w:rPr>
      </w:pPr>
      <w:r>
        <w:rPr>
          <w:lang w:val="en-CA"/>
        </w:rPr>
        <w:t xml:space="preserve">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s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56" w:name="_Toc468464411"/>
      <w:r>
        <w:rPr>
          <w:lang w:val="en-CA"/>
        </w:rPr>
        <w:t>Incorporating only the highest predictive features into each ephys property model</w:t>
      </w:r>
      <w:bookmarkEnd w:id="56"/>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 xml:space="preserve">After creating the initial models for predicting ephys properties with experimental conditions, I decided to find the best combinations of experimental conditions for each commonly reported ephys property. For that, I used </w:t>
      </w:r>
      <w:proofErr w:type="spellStart"/>
      <w:r>
        <w:rPr>
          <w:lang w:val="en-CA"/>
        </w:rPr>
        <w:t>cforest’s</w:t>
      </w:r>
      <w:proofErr w:type="spellEnd"/>
      <w:r>
        <w:rPr>
          <w:lang w:val="en-CA"/>
        </w:rPr>
        <w:t xml:space="preserve"> feature importance ranking and the corrected </w:t>
      </w:r>
      <w:proofErr w:type="spellStart"/>
      <w:r>
        <w:rPr>
          <w:lang w:val="en-CA"/>
        </w:rPr>
        <w:t>Akaike</w:t>
      </w:r>
      <w:proofErr w:type="spellEnd"/>
      <w:r>
        <w:rPr>
          <w:lang w:val="en-CA"/>
        </w:rPr>
        <w:t xml:space="preserv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xml:space="preserve">. However, cforest performs slightly worse when used for regression modeling than </w:t>
      </w:r>
      <w:proofErr w:type="spellStart"/>
      <w:r>
        <w:rPr>
          <w:lang w:val="en-CA"/>
        </w:rPr>
        <w:t>randomForest</w:t>
      </w:r>
      <w:proofErr w:type="spellEnd"/>
      <w:r>
        <w:rPr>
          <w:lang w:val="en-CA"/>
        </w:rPr>
        <w: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w:t>
      </w:r>
      <w:r>
        <w:rPr>
          <w:lang w:val="en-CA"/>
        </w:rPr>
        <w:lastRenderedPageBreak/>
        <w:t>properties or models trained on different data. However, it is useful for choosing the optimal 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E64059" w:rsidRPr="00B77DEB" w:rsidRDefault="00E64059"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E64059" w:rsidRPr="00B77DEB" w:rsidRDefault="00E64059"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w:t>
      </w:r>
      <w:proofErr w:type="spellStart"/>
      <w:r>
        <w:rPr>
          <w:lang w:val="en-CA"/>
        </w:rPr>
        <w:t>mangitude</w:t>
      </w:r>
      <w:proofErr w:type="spellEnd"/>
      <w:r>
        <w:rPr>
          <w:lang w:val="en-CA"/>
        </w:rPr>
        <w:t xml:space="preserv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w:t>
      </w:r>
      <w:proofErr w:type="spellStart"/>
      <w:r>
        <w:rPr>
          <w:lang w:val="en-CA"/>
        </w:rPr>
        <w:t>Akaike</w:t>
      </w:r>
      <w:proofErr w:type="spellEnd"/>
      <w:r>
        <w:rPr>
          <w:lang w:val="en-CA"/>
        </w:rPr>
        <w:t xml:space="preserv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E64059" w:rsidRPr="00B77DEB" w:rsidRDefault="00E64059"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E64059" w:rsidRPr="00B77DEB" w:rsidRDefault="00E64059"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E64059" w:rsidRPr="00B77DEB" w:rsidRDefault="00E64059"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E64059" w:rsidRPr="00B77DEB" w:rsidRDefault="00E64059" w:rsidP="00A43940">
                      <w:pPr>
                        <w:rPr>
                          <w:lang w:val="en-CA"/>
                        </w:rPr>
                      </w:pPr>
                      <w:r>
                        <w:rPr>
                          <w:lang w:val="en-CA"/>
                        </w:rPr>
                        <w:t>(5)</w:t>
                      </w:r>
                    </w:p>
                  </w:txbxContent>
                </v:textbox>
              </v:shape>
            </w:pict>
          </mc:Fallback>
        </mc:AlternateContent>
      </w:r>
    </w:p>
    <w:p w14:paraId="2E417B5E" w14:textId="77777777" w:rsidR="00A43940" w:rsidRDefault="00E64059"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E64059" w:rsidRPr="00B77DEB" w:rsidRDefault="00E64059"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E64059" w:rsidRPr="00B77DEB" w:rsidRDefault="00E64059"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7" w:name="_Toc468464412"/>
      <w:r w:rsidRPr="00E624EB">
        <w:t xml:space="preserve">Validating </w:t>
      </w:r>
      <w:r w:rsidR="002E576F">
        <w:t>proposed ephys property</w:t>
      </w:r>
      <w:r w:rsidR="00752CE1">
        <w:t xml:space="preserve"> models</w:t>
      </w:r>
      <w:bookmarkEnd w:id="57"/>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0BD52FF"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sidR="00810FAC" w:rsidRPr="00810FAC">
        <w:rPr>
          <w:lang w:val="en-CA"/>
        </w:rPr>
        <w:t>http://celltypes.brain-map.org/</w:t>
      </w:r>
      <w:r>
        <w:rPr>
          <w:lang w:val="en-CA"/>
        </w:rPr>
        <w:t xml:space="preserve">). The experimental conditions baseline shifting formula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E64059" w:rsidRPr="00B77DEB" w:rsidRDefault="00E64059"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E64059" w:rsidRPr="00B77DEB" w:rsidRDefault="00E64059"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 xml:space="preserve">where </w:t>
      </w:r>
      <w:proofErr w:type="spellStart"/>
      <w:r>
        <w:rPr>
          <w:lang w:val="en-CA"/>
        </w:rPr>
        <w:t>NE</w:t>
      </w:r>
      <w:r w:rsidRPr="00375A36">
        <w:rPr>
          <w:vertAlign w:val="subscript"/>
          <w:lang w:val="en-CA"/>
        </w:rPr>
        <w:t>adj</w:t>
      </w:r>
      <w:proofErr w:type="spellEnd"/>
      <w:r>
        <w:rPr>
          <w:lang w:val="en-CA"/>
        </w:rPr>
        <w:t xml:space="preserve"> denotes the shifted NeuroElectro ephys values, </w:t>
      </w:r>
      <w:proofErr w:type="spellStart"/>
      <w:r>
        <w:rPr>
          <w:lang w:val="en-CA"/>
        </w:rPr>
        <w:t>NE</w:t>
      </w:r>
      <w:r w:rsidRPr="00375A36">
        <w:rPr>
          <w:vertAlign w:val="subscript"/>
          <w:lang w:val="en-CA"/>
        </w:rPr>
        <w:t>obs</w:t>
      </w:r>
      <w:proofErr w:type="spellEnd"/>
      <w:r>
        <w:rPr>
          <w:lang w:val="en-CA"/>
        </w:rPr>
        <w:t xml:space="preserve"> – default ephys values stored in NeuroElectro, </w:t>
      </w:r>
      <w:proofErr w:type="spellStart"/>
      <w:r>
        <w:rPr>
          <w:lang w:val="en-CA"/>
        </w:rPr>
        <w:t>NE</w:t>
      </w:r>
      <w:r w:rsidRPr="00375A36">
        <w:rPr>
          <w:vertAlign w:val="subscript"/>
          <w:lang w:val="en-CA"/>
        </w:rPr>
        <w:t>pred</w:t>
      </w:r>
      <w:proofErr w:type="spellEnd"/>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w:t>
      </w:r>
      <w:proofErr w:type="spellStart"/>
      <w:r>
        <w:rPr>
          <w:lang w:val="en-CA"/>
        </w:rPr>
        <w:t>AIBS</w:t>
      </w:r>
      <w:r w:rsidRPr="00375A36">
        <w:rPr>
          <w:vertAlign w:val="subscript"/>
          <w:lang w:val="en-CA"/>
        </w:rPr>
        <w:t>shift</w:t>
      </w:r>
      <w:proofErr w:type="spellEnd"/>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8" w:name="_Toc468464413"/>
      <w:r>
        <w:rPr>
          <w:lang w:val="en-CA"/>
        </w:rPr>
        <w:lastRenderedPageBreak/>
        <w:t>Results</w:t>
      </w:r>
      <w:bookmarkEnd w:id="58"/>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203CE881" w:rsidR="00BA075F" w:rsidRPr="00BA075F" w:rsidRDefault="00CA3C69" w:rsidP="00ED5351">
      <w:pPr>
        <w:pStyle w:val="Heading3"/>
        <w:numPr>
          <w:ilvl w:val="2"/>
          <w:numId w:val="29"/>
        </w:numPr>
      </w:pPr>
      <w:bookmarkStart w:id="59" w:name="_Toc468464414"/>
      <w:r>
        <w:t>Data</w:t>
      </w:r>
      <w:r w:rsidR="007B508B">
        <w:t>set</w:t>
      </w:r>
      <w:r>
        <w:t xml:space="preserve"> overview</w:t>
      </w:r>
      <w:bookmarkEnd w:id="59"/>
    </w:p>
    <w:p w14:paraId="0B2F3C90" w14:textId="77777777" w:rsidR="00873860" w:rsidRDefault="00873860" w:rsidP="00BA075F">
      <w:pPr>
        <w:rPr>
          <w:lang w:val="en-CA"/>
        </w:rPr>
      </w:pPr>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A03252">
        <w:trPr>
          <w:trHeight w:val="815"/>
        </w:trPr>
        <w:tc>
          <w:tcPr>
            <w:tcW w:w="4077" w:type="dxa"/>
            <w:shd w:val="clear" w:color="auto" w:fill="000000" w:themeFill="text1"/>
            <w:tcMar>
              <w:left w:w="103" w:type="dxa"/>
            </w:tcMar>
            <w:vAlign w:val="center"/>
          </w:tcPr>
          <w:p w14:paraId="4E956D6D" w14:textId="77777777" w:rsidR="00BA075F" w:rsidRPr="00B43481" w:rsidRDefault="00BA075F" w:rsidP="00A03252">
            <w:pPr>
              <w:pageBreakBefore/>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A03252">
            <w:pPr>
              <w:jc w:val="center"/>
              <w:rPr>
                <w:b/>
                <w:lang w:val="en-CA"/>
              </w:rPr>
            </w:pPr>
            <w:r w:rsidRPr="00B43481">
              <w:rPr>
                <w:b/>
                <w:lang w:val="en-CA"/>
              </w:rPr>
              <w:t>Quantity</w:t>
            </w:r>
          </w:p>
          <w:p w14:paraId="22325A37" w14:textId="77777777" w:rsidR="00BA075F" w:rsidRPr="00B43481" w:rsidRDefault="00BA075F" w:rsidP="00A03252">
            <w:pPr>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A03252">
            <w:pPr>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A03252">
            <w:pPr>
              <w:jc w:val="center"/>
              <w:rPr>
                <w:b/>
                <w:lang w:val="en-CA"/>
              </w:rPr>
            </w:pPr>
            <w:r w:rsidRPr="00B43481">
              <w:rPr>
                <w:b/>
                <w:lang w:val="en-CA"/>
              </w:rPr>
              <w:t>Quantity</w:t>
            </w:r>
          </w:p>
          <w:p w14:paraId="5B350262" w14:textId="77777777" w:rsidR="00BA075F" w:rsidRPr="00B43481" w:rsidRDefault="00BA075F" w:rsidP="00A03252">
            <w:pPr>
              <w:jc w:val="center"/>
              <w:rPr>
                <w:b/>
                <w:lang w:val="en-CA"/>
              </w:rPr>
            </w:pPr>
            <w:r w:rsidRPr="00B43481">
              <w:rPr>
                <w:b/>
                <w:lang w:val="en-CA"/>
              </w:rPr>
              <w:t>(rows of data)</w:t>
            </w:r>
          </w:p>
        </w:tc>
      </w:tr>
      <w:tr w:rsidR="00BA075F" w14:paraId="6051BCC5" w14:textId="77777777" w:rsidTr="00A03252">
        <w:trPr>
          <w:trHeight w:val="263"/>
        </w:trPr>
        <w:tc>
          <w:tcPr>
            <w:tcW w:w="4077" w:type="dxa"/>
            <w:shd w:val="clear" w:color="auto" w:fill="auto"/>
            <w:tcMar>
              <w:left w:w="103" w:type="dxa"/>
            </w:tcMar>
            <w:vAlign w:val="center"/>
          </w:tcPr>
          <w:p w14:paraId="481FB120" w14:textId="77777777" w:rsidR="00BA075F" w:rsidRPr="00AC3693" w:rsidRDefault="00BA075F" w:rsidP="00A03252">
            <w:pPr>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A03252">
            <w:pPr>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A03252">
            <w:pPr>
              <w:rPr>
                <w:lang w:val="en-CA"/>
              </w:rPr>
            </w:pPr>
            <w:r w:rsidRPr="00AD2867">
              <w:rPr>
                <w:b/>
                <w:lang w:val="en-CA"/>
              </w:rPr>
              <w:t>Solutions metadata:</w:t>
            </w:r>
          </w:p>
        </w:tc>
      </w:tr>
      <w:tr w:rsidR="00BA075F" w14:paraId="14B47C6F" w14:textId="77777777" w:rsidTr="00A03252">
        <w:trPr>
          <w:trHeight w:val="263"/>
        </w:trPr>
        <w:tc>
          <w:tcPr>
            <w:tcW w:w="5209" w:type="dxa"/>
            <w:gridSpan w:val="2"/>
            <w:shd w:val="clear" w:color="auto" w:fill="auto"/>
            <w:tcMar>
              <w:left w:w="103" w:type="dxa"/>
            </w:tcMar>
            <w:vAlign w:val="center"/>
          </w:tcPr>
          <w:p w14:paraId="3AC3CBDA"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A03252">
            <w:pPr>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A03252">
            <w:pPr>
              <w:jc w:val="center"/>
              <w:rPr>
                <w:lang w:val="en-CA"/>
              </w:rPr>
            </w:pPr>
            <w:r w:rsidRPr="00AD2867">
              <w:rPr>
                <w:lang w:val="en-CA"/>
              </w:rPr>
              <w:t>1471</w:t>
            </w:r>
          </w:p>
        </w:tc>
      </w:tr>
      <w:tr w:rsidR="00BA075F" w14:paraId="5F68B083" w14:textId="77777777" w:rsidTr="00A03252">
        <w:trPr>
          <w:trHeight w:val="276"/>
        </w:trPr>
        <w:tc>
          <w:tcPr>
            <w:tcW w:w="5209" w:type="dxa"/>
            <w:gridSpan w:val="2"/>
            <w:shd w:val="clear" w:color="auto" w:fill="92D050"/>
            <w:tcMar>
              <w:left w:w="103" w:type="dxa"/>
            </w:tcMar>
            <w:vAlign w:val="center"/>
          </w:tcPr>
          <w:p w14:paraId="6B165D60" w14:textId="77777777" w:rsidR="00BA075F" w:rsidRPr="00AC3693" w:rsidRDefault="00BA075F" w:rsidP="00A03252">
            <w:pPr>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A03252">
            <w:pPr>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A03252">
            <w:pPr>
              <w:jc w:val="center"/>
              <w:rPr>
                <w:lang w:val="en-CA"/>
              </w:rPr>
            </w:pPr>
            <w:r w:rsidRPr="00AD2867">
              <w:rPr>
                <w:lang w:val="en-CA"/>
              </w:rPr>
              <w:t>1466</w:t>
            </w:r>
          </w:p>
        </w:tc>
      </w:tr>
      <w:tr w:rsidR="00BA075F" w14:paraId="67D5B72B" w14:textId="77777777" w:rsidTr="00A03252">
        <w:trPr>
          <w:trHeight w:val="263"/>
        </w:trPr>
        <w:tc>
          <w:tcPr>
            <w:tcW w:w="4077" w:type="dxa"/>
            <w:shd w:val="clear" w:color="auto" w:fill="92D050"/>
            <w:tcMar>
              <w:left w:w="103" w:type="dxa"/>
            </w:tcMar>
            <w:vAlign w:val="center"/>
          </w:tcPr>
          <w:p w14:paraId="4E486955" w14:textId="77777777" w:rsidR="00BA075F" w:rsidRPr="00AD2867" w:rsidRDefault="00BA075F" w:rsidP="00A03252">
            <w:pPr>
              <w:jc w:val="right"/>
              <w:rPr>
                <w:b/>
                <w:lang w:val="en-CA"/>
              </w:rPr>
            </w:pPr>
            <w:r w:rsidRPr="00AD2867">
              <w:rPr>
                <w:lang w:val="en-CA"/>
              </w:rPr>
              <w:t>Input Resistance (R</w:t>
            </w:r>
            <w:r w:rsidRPr="00AD2867">
              <w:rPr>
                <w:vertAlign w:val="subscript"/>
                <w:lang w:val="en-CA"/>
              </w:rPr>
              <w:t>in</w:t>
            </w:r>
            <w:r w:rsidRPr="00AD2867">
              <w:rPr>
                <w:lang w:val="en-CA"/>
              </w:rPr>
              <w:t xml:space="preserve">, </w:t>
            </w:r>
            <w:proofErr w:type="spellStart"/>
            <w:r w:rsidRPr="00AD2867">
              <w:rPr>
                <w:lang w:val="en-CA"/>
              </w:rPr>
              <w:t>rin</w:t>
            </w:r>
            <w:proofErr w:type="spellEnd"/>
            <w:r w:rsidRPr="00AD2867">
              <w:rPr>
                <w:lang w:val="en-CA"/>
              </w:rPr>
              <w:t>)</w:t>
            </w:r>
          </w:p>
        </w:tc>
        <w:tc>
          <w:tcPr>
            <w:tcW w:w="1132" w:type="dxa"/>
            <w:shd w:val="clear" w:color="auto" w:fill="92D050"/>
            <w:tcMar>
              <w:left w:w="103" w:type="dxa"/>
            </w:tcMar>
            <w:vAlign w:val="center"/>
          </w:tcPr>
          <w:p w14:paraId="4AFDB041" w14:textId="77777777" w:rsidR="00BA075F" w:rsidRPr="00AD2867" w:rsidRDefault="00BA075F" w:rsidP="00A03252">
            <w:pPr>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A03252">
            <w:pPr>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A03252">
            <w:pPr>
              <w:jc w:val="center"/>
              <w:rPr>
                <w:lang w:val="en-CA"/>
              </w:rPr>
            </w:pPr>
            <w:r w:rsidRPr="00AD2867">
              <w:rPr>
                <w:lang w:val="en-CA"/>
              </w:rPr>
              <w:t>1486</w:t>
            </w:r>
          </w:p>
        </w:tc>
      </w:tr>
      <w:tr w:rsidR="00BA075F" w14:paraId="1F947389" w14:textId="77777777" w:rsidTr="00A03252">
        <w:trPr>
          <w:trHeight w:val="276"/>
        </w:trPr>
        <w:tc>
          <w:tcPr>
            <w:tcW w:w="4077" w:type="dxa"/>
            <w:shd w:val="clear" w:color="auto" w:fill="92D050"/>
            <w:tcMar>
              <w:left w:w="103" w:type="dxa"/>
            </w:tcMar>
            <w:vAlign w:val="center"/>
          </w:tcPr>
          <w:p w14:paraId="0CE0EBED" w14:textId="77777777" w:rsidR="00BA075F" w:rsidRPr="00AD2867" w:rsidRDefault="00BA075F" w:rsidP="00A03252">
            <w:pPr>
              <w:jc w:val="right"/>
              <w:rPr>
                <w:b/>
                <w:lang w:val="en-CA"/>
              </w:rPr>
            </w:pPr>
            <w:r w:rsidRPr="00AD2867">
              <w:rPr>
                <w:lang w:val="en-CA"/>
              </w:rPr>
              <w:t>Resting Membrane Potential (</w:t>
            </w:r>
            <w:proofErr w:type="spellStart"/>
            <w:r w:rsidRPr="00AD2867">
              <w:rPr>
                <w:lang w:val="en-CA"/>
              </w:rPr>
              <w:t>rmp</w:t>
            </w:r>
            <w:proofErr w:type="spellEnd"/>
            <w:r w:rsidRPr="00AD2867">
              <w:rPr>
                <w:lang w:val="en-CA"/>
              </w:rPr>
              <w:t>)</w:t>
            </w:r>
          </w:p>
        </w:tc>
        <w:tc>
          <w:tcPr>
            <w:tcW w:w="1132" w:type="dxa"/>
            <w:shd w:val="clear" w:color="auto" w:fill="92D050"/>
            <w:tcMar>
              <w:left w:w="103" w:type="dxa"/>
            </w:tcMar>
            <w:vAlign w:val="center"/>
          </w:tcPr>
          <w:p w14:paraId="2BC7ADE1" w14:textId="77777777" w:rsidR="00BA075F" w:rsidRPr="00AD2867" w:rsidRDefault="00BA075F" w:rsidP="00A03252">
            <w:pPr>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A03252">
            <w:pPr>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A03252">
            <w:pPr>
              <w:jc w:val="center"/>
              <w:rPr>
                <w:lang w:val="en-CA"/>
              </w:rPr>
            </w:pPr>
            <w:r w:rsidRPr="00AD2867">
              <w:rPr>
                <w:lang w:val="en-CA"/>
              </w:rPr>
              <w:t>1478</w:t>
            </w:r>
          </w:p>
        </w:tc>
      </w:tr>
      <w:tr w:rsidR="00BA075F" w14:paraId="1C92AA00" w14:textId="77777777" w:rsidTr="00A03252">
        <w:trPr>
          <w:trHeight w:val="263"/>
        </w:trPr>
        <w:tc>
          <w:tcPr>
            <w:tcW w:w="4077" w:type="dxa"/>
            <w:shd w:val="clear" w:color="auto" w:fill="92D050"/>
            <w:tcMar>
              <w:left w:w="103" w:type="dxa"/>
            </w:tcMar>
            <w:vAlign w:val="center"/>
          </w:tcPr>
          <w:p w14:paraId="1D210578" w14:textId="77777777" w:rsidR="00BA075F" w:rsidRPr="00AD2867" w:rsidRDefault="00BA075F" w:rsidP="00A03252">
            <w:pPr>
              <w:jc w:val="right"/>
              <w:rPr>
                <w:b/>
                <w:lang w:val="en-CA"/>
              </w:rPr>
            </w:pPr>
            <w:r w:rsidRPr="00AD2867">
              <w:rPr>
                <w:lang w:val="en-CA"/>
              </w:rPr>
              <w:t>Action Potential Threshold (</w:t>
            </w:r>
            <w:proofErr w:type="spellStart"/>
            <w:r w:rsidRPr="00AD2867">
              <w:rPr>
                <w:lang w:val="en-CA"/>
              </w:rPr>
              <w:t>apthr</w:t>
            </w:r>
            <w:proofErr w:type="spellEnd"/>
            <w:r w:rsidRPr="00AD2867">
              <w:rPr>
                <w:lang w:val="en-CA"/>
              </w:rPr>
              <w:t>)</w:t>
            </w:r>
          </w:p>
        </w:tc>
        <w:tc>
          <w:tcPr>
            <w:tcW w:w="1132" w:type="dxa"/>
            <w:shd w:val="clear" w:color="auto" w:fill="92D050"/>
            <w:tcMar>
              <w:left w:w="103" w:type="dxa"/>
            </w:tcMar>
            <w:vAlign w:val="center"/>
          </w:tcPr>
          <w:p w14:paraId="16DB9700" w14:textId="77777777" w:rsidR="00BA075F" w:rsidRPr="00AD2867" w:rsidRDefault="00BA075F" w:rsidP="00A03252">
            <w:pPr>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A03252">
            <w:pPr>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A03252">
            <w:pPr>
              <w:jc w:val="center"/>
              <w:rPr>
                <w:lang w:val="en-CA"/>
              </w:rPr>
            </w:pPr>
            <w:r w:rsidRPr="00AD2867">
              <w:rPr>
                <w:lang w:val="en-CA"/>
              </w:rPr>
              <w:t>1479</w:t>
            </w:r>
          </w:p>
        </w:tc>
      </w:tr>
      <w:tr w:rsidR="00BA075F" w14:paraId="17C01C14" w14:textId="77777777" w:rsidTr="00A03252">
        <w:trPr>
          <w:trHeight w:val="263"/>
        </w:trPr>
        <w:tc>
          <w:tcPr>
            <w:tcW w:w="4077" w:type="dxa"/>
            <w:shd w:val="clear" w:color="auto" w:fill="92D050"/>
            <w:tcMar>
              <w:left w:w="103" w:type="dxa"/>
            </w:tcMar>
            <w:vAlign w:val="center"/>
          </w:tcPr>
          <w:p w14:paraId="419095CF" w14:textId="77777777" w:rsidR="00BA075F" w:rsidRPr="00AD2867" w:rsidRDefault="00BA075F" w:rsidP="00A03252">
            <w:pPr>
              <w:jc w:val="right"/>
              <w:rPr>
                <w:b/>
                <w:lang w:val="en-CA"/>
              </w:rPr>
            </w:pPr>
            <w:r w:rsidRPr="00AD2867">
              <w:rPr>
                <w:lang w:val="en-CA"/>
              </w:rPr>
              <w:t>Action Potential Amplitude (</w:t>
            </w:r>
            <w:proofErr w:type="spellStart"/>
            <w:r w:rsidRPr="00AD2867">
              <w:rPr>
                <w:lang w:val="en-CA"/>
              </w:rPr>
              <w:t>apamp</w:t>
            </w:r>
            <w:proofErr w:type="spellEnd"/>
            <w:r w:rsidRPr="00AD2867">
              <w:rPr>
                <w:lang w:val="en-CA"/>
              </w:rPr>
              <w:t>)</w:t>
            </w:r>
          </w:p>
        </w:tc>
        <w:tc>
          <w:tcPr>
            <w:tcW w:w="1132" w:type="dxa"/>
            <w:shd w:val="clear" w:color="auto" w:fill="92D050"/>
            <w:tcMar>
              <w:left w:w="103" w:type="dxa"/>
            </w:tcMar>
            <w:vAlign w:val="center"/>
          </w:tcPr>
          <w:p w14:paraId="62CFF330" w14:textId="77777777" w:rsidR="00BA075F" w:rsidRPr="00AD2867" w:rsidRDefault="00BA075F" w:rsidP="00A03252">
            <w:pPr>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A03252">
            <w:pPr>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A03252">
            <w:pPr>
              <w:jc w:val="center"/>
              <w:rPr>
                <w:lang w:val="en-CA"/>
              </w:rPr>
            </w:pPr>
            <w:r w:rsidRPr="00AD2867">
              <w:rPr>
                <w:lang w:val="en-CA"/>
              </w:rPr>
              <w:t>2</w:t>
            </w:r>
          </w:p>
        </w:tc>
      </w:tr>
      <w:tr w:rsidR="00BA075F" w14:paraId="149971ED" w14:textId="77777777" w:rsidTr="00A03252">
        <w:trPr>
          <w:trHeight w:val="263"/>
        </w:trPr>
        <w:tc>
          <w:tcPr>
            <w:tcW w:w="4077" w:type="dxa"/>
            <w:shd w:val="clear" w:color="auto" w:fill="92D050"/>
            <w:tcMar>
              <w:left w:w="103" w:type="dxa"/>
            </w:tcMar>
            <w:vAlign w:val="center"/>
          </w:tcPr>
          <w:p w14:paraId="4001ECFA" w14:textId="77777777" w:rsidR="00BA075F" w:rsidRPr="00AD2867" w:rsidRDefault="00BA075F" w:rsidP="00A03252">
            <w:pPr>
              <w:jc w:val="right"/>
              <w:rPr>
                <w:b/>
                <w:lang w:val="en-CA"/>
              </w:rPr>
            </w:pPr>
            <w:r w:rsidRPr="00AD2867">
              <w:rPr>
                <w:lang w:val="en-CA"/>
              </w:rPr>
              <w:t>Action Potential Half-Width (</w:t>
            </w:r>
            <w:proofErr w:type="spellStart"/>
            <w:r w:rsidRPr="00AD2867">
              <w:rPr>
                <w:lang w:val="en-CA"/>
              </w:rPr>
              <w:t>aphw</w:t>
            </w:r>
            <w:proofErr w:type="spellEnd"/>
            <w:r w:rsidRPr="00AD2867">
              <w:rPr>
                <w:lang w:val="en-CA"/>
              </w:rPr>
              <w:t>)</w:t>
            </w:r>
          </w:p>
        </w:tc>
        <w:tc>
          <w:tcPr>
            <w:tcW w:w="1132" w:type="dxa"/>
            <w:shd w:val="clear" w:color="auto" w:fill="92D050"/>
            <w:tcMar>
              <w:left w:w="103" w:type="dxa"/>
            </w:tcMar>
            <w:vAlign w:val="center"/>
          </w:tcPr>
          <w:p w14:paraId="24ED1820" w14:textId="77777777" w:rsidR="00BA075F" w:rsidRPr="00AD2867" w:rsidRDefault="00BA075F" w:rsidP="00A03252">
            <w:pPr>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A03252">
            <w:pPr>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A03252">
            <w:pPr>
              <w:jc w:val="center"/>
              <w:rPr>
                <w:lang w:val="en-CA"/>
              </w:rPr>
            </w:pPr>
            <w:r w:rsidRPr="00AD2867">
              <w:rPr>
                <w:lang w:val="en-CA"/>
              </w:rPr>
              <w:t>1446</w:t>
            </w:r>
          </w:p>
        </w:tc>
      </w:tr>
      <w:tr w:rsidR="00BA075F" w14:paraId="1DB86105" w14:textId="77777777" w:rsidTr="00A03252">
        <w:trPr>
          <w:trHeight w:val="263"/>
        </w:trPr>
        <w:tc>
          <w:tcPr>
            <w:tcW w:w="4077" w:type="dxa"/>
            <w:shd w:val="clear" w:color="auto" w:fill="92D050"/>
            <w:tcMar>
              <w:left w:w="103" w:type="dxa"/>
            </w:tcMar>
            <w:vAlign w:val="center"/>
          </w:tcPr>
          <w:p w14:paraId="5DB45B33" w14:textId="77777777" w:rsidR="00BA075F" w:rsidRPr="00AD2867" w:rsidRDefault="00BA075F" w:rsidP="00A03252">
            <w:pPr>
              <w:jc w:val="right"/>
              <w:rPr>
                <w:b/>
                <w:lang w:val="en-CA"/>
              </w:rPr>
            </w:pPr>
            <w:proofErr w:type="spellStart"/>
            <w:r w:rsidRPr="00AD2867">
              <w:rPr>
                <w:lang w:val="en-CA"/>
              </w:rPr>
              <w:t>AfterHyperPolarization</w:t>
            </w:r>
            <w:proofErr w:type="spellEnd"/>
            <w:r w:rsidRPr="00AD2867">
              <w:rPr>
                <w:lang w:val="en-CA"/>
              </w:rPr>
              <w:t xml:space="preserve"> Amp. (</w:t>
            </w:r>
            <w:proofErr w:type="spellStart"/>
            <w:r w:rsidRPr="00AD2867">
              <w:rPr>
                <w:lang w:val="en-CA"/>
              </w:rPr>
              <w:t>ahpamp</w:t>
            </w:r>
            <w:proofErr w:type="spellEnd"/>
            <w:r w:rsidRPr="00AD2867">
              <w:rPr>
                <w:lang w:val="en-CA"/>
              </w:rPr>
              <w:t>)</w:t>
            </w:r>
          </w:p>
        </w:tc>
        <w:tc>
          <w:tcPr>
            <w:tcW w:w="1132" w:type="dxa"/>
            <w:shd w:val="clear" w:color="auto" w:fill="92D050"/>
            <w:tcMar>
              <w:left w:w="103" w:type="dxa"/>
            </w:tcMar>
            <w:vAlign w:val="center"/>
          </w:tcPr>
          <w:p w14:paraId="6B1BA604" w14:textId="77777777" w:rsidR="00BA075F" w:rsidRPr="00AD2867" w:rsidRDefault="00BA075F" w:rsidP="00A03252">
            <w:pPr>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A03252">
            <w:pPr>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A03252">
            <w:pPr>
              <w:jc w:val="center"/>
              <w:rPr>
                <w:lang w:val="en-CA"/>
              </w:rPr>
            </w:pPr>
            <w:r w:rsidRPr="00AD2867">
              <w:rPr>
                <w:lang w:val="en-CA"/>
              </w:rPr>
              <w:t>84</w:t>
            </w:r>
          </w:p>
        </w:tc>
      </w:tr>
      <w:tr w:rsidR="00BA075F" w14:paraId="5BCC102E" w14:textId="77777777" w:rsidTr="00A03252">
        <w:trPr>
          <w:trHeight w:val="263"/>
        </w:trPr>
        <w:tc>
          <w:tcPr>
            <w:tcW w:w="4077" w:type="dxa"/>
            <w:shd w:val="clear" w:color="auto" w:fill="92D050"/>
            <w:tcMar>
              <w:left w:w="103" w:type="dxa"/>
            </w:tcMar>
            <w:vAlign w:val="center"/>
          </w:tcPr>
          <w:p w14:paraId="456EBCBB" w14:textId="77777777" w:rsidR="00BA075F" w:rsidRPr="00AD2867" w:rsidRDefault="00BA075F" w:rsidP="00A03252">
            <w:pPr>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A03252">
            <w:pPr>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A03252">
            <w:pPr>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A03252">
            <w:pPr>
              <w:jc w:val="center"/>
              <w:rPr>
                <w:lang w:val="en-CA"/>
              </w:rPr>
            </w:pPr>
            <w:r w:rsidRPr="00AD2867">
              <w:rPr>
                <w:lang w:val="en-CA"/>
              </w:rPr>
              <w:t>6</w:t>
            </w:r>
          </w:p>
        </w:tc>
      </w:tr>
      <w:tr w:rsidR="00BA075F" w14:paraId="0CD68838" w14:textId="77777777" w:rsidTr="00A03252">
        <w:trPr>
          <w:trHeight w:val="263"/>
        </w:trPr>
        <w:tc>
          <w:tcPr>
            <w:tcW w:w="4077" w:type="dxa"/>
            <w:shd w:val="clear" w:color="auto" w:fill="92D050"/>
            <w:tcMar>
              <w:left w:w="103" w:type="dxa"/>
            </w:tcMar>
            <w:vAlign w:val="center"/>
          </w:tcPr>
          <w:p w14:paraId="3E95A0E8" w14:textId="77777777" w:rsidR="00BA075F" w:rsidRPr="00AD2867" w:rsidRDefault="00BA075F" w:rsidP="00A03252">
            <w:pPr>
              <w:jc w:val="right"/>
              <w:rPr>
                <w:lang w:val="en-CA"/>
              </w:rPr>
            </w:pPr>
            <w:r w:rsidRPr="00AD2867">
              <w:rPr>
                <w:lang w:val="en-CA"/>
              </w:rPr>
              <w:t>Adaptation Ratio (</w:t>
            </w:r>
            <w:proofErr w:type="spellStart"/>
            <w:r w:rsidRPr="00AD2867">
              <w:rPr>
                <w:lang w:val="en-CA"/>
              </w:rPr>
              <w:t>adratio</w:t>
            </w:r>
            <w:proofErr w:type="spellEnd"/>
            <w:r w:rsidRPr="00AD2867">
              <w:rPr>
                <w:lang w:val="en-CA"/>
              </w:rPr>
              <w:t>)</w:t>
            </w:r>
          </w:p>
        </w:tc>
        <w:tc>
          <w:tcPr>
            <w:tcW w:w="1132" w:type="dxa"/>
            <w:shd w:val="clear" w:color="auto" w:fill="92D050"/>
            <w:tcMar>
              <w:left w:w="103" w:type="dxa"/>
            </w:tcMar>
            <w:vAlign w:val="center"/>
          </w:tcPr>
          <w:p w14:paraId="0D4AC937" w14:textId="77777777" w:rsidR="00BA075F" w:rsidRPr="00AD2867" w:rsidRDefault="00BA075F" w:rsidP="00A03252">
            <w:pPr>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A03252">
            <w:pPr>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A03252">
            <w:pPr>
              <w:jc w:val="center"/>
              <w:rPr>
                <w:lang w:val="en-CA"/>
              </w:rPr>
            </w:pPr>
            <w:r w:rsidRPr="00AD2867">
              <w:rPr>
                <w:lang w:val="en-CA"/>
              </w:rPr>
              <w:t>0</w:t>
            </w:r>
          </w:p>
        </w:tc>
      </w:tr>
      <w:tr w:rsidR="00BA075F" w14:paraId="49F26F00" w14:textId="77777777" w:rsidTr="00A03252">
        <w:trPr>
          <w:trHeight w:val="263"/>
        </w:trPr>
        <w:tc>
          <w:tcPr>
            <w:tcW w:w="4077" w:type="dxa"/>
            <w:shd w:val="clear" w:color="auto" w:fill="92D050"/>
            <w:tcMar>
              <w:left w:w="103" w:type="dxa"/>
            </w:tcMar>
            <w:vAlign w:val="center"/>
          </w:tcPr>
          <w:p w14:paraId="1D34819F" w14:textId="77777777" w:rsidR="00BA075F" w:rsidRPr="00AD2867" w:rsidRDefault="00BA075F" w:rsidP="00A03252">
            <w:pPr>
              <w:jc w:val="right"/>
              <w:rPr>
                <w:lang w:val="en-CA"/>
              </w:rPr>
            </w:pPr>
            <w:r w:rsidRPr="00AD2867">
              <w:rPr>
                <w:lang w:val="en-CA"/>
              </w:rPr>
              <w:t>Rheobase (</w:t>
            </w:r>
            <w:proofErr w:type="spellStart"/>
            <w:r w:rsidRPr="00AD2867">
              <w:rPr>
                <w:lang w:val="en-CA"/>
              </w:rPr>
              <w:t>rheo</w:t>
            </w:r>
            <w:proofErr w:type="spellEnd"/>
            <w:r w:rsidRPr="00AD2867">
              <w:rPr>
                <w:lang w:val="en-CA"/>
              </w:rPr>
              <w:t xml:space="preserve">) </w:t>
            </w:r>
          </w:p>
        </w:tc>
        <w:tc>
          <w:tcPr>
            <w:tcW w:w="1132" w:type="dxa"/>
            <w:shd w:val="clear" w:color="auto" w:fill="92D050"/>
            <w:tcMar>
              <w:left w:w="103" w:type="dxa"/>
            </w:tcMar>
            <w:vAlign w:val="center"/>
          </w:tcPr>
          <w:p w14:paraId="025D69DC" w14:textId="77777777" w:rsidR="00BA075F" w:rsidRPr="00AD2867" w:rsidRDefault="00BA075F" w:rsidP="00A03252">
            <w:pPr>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A03252">
            <w:pPr>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A03252">
            <w:pPr>
              <w:jc w:val="center"/>
              <w:rPr>
                <w:lang w:val="en-CA"/>
              </w:rPr>
            </w:pPr>
            <w:r w:rsidRPr="00AD2867">
              <w:rPr>
                <w:lang w:val="en-CA"/>
              </w:rPr>
              <w:t>0</w:t>
            </w:r>
          </w:p>
        </w:tc>
      </w:tr>
      <w:tr w:rsidR="00BA075F" w14:paraId="5337586C" w14:textId="77777777" w:rsidTr="00A03252">
        <w:trPr>
          <w:trHeight w:val="263"/>
        </w:trPr>
        <w:tc>
          <w:tcPr>
            <w:tcW w:w="4077" w:type="dxa"/>
            <w:shd w:val="clear" w:color="auto" w:fill="92D050"/>
            <w:tcMar>
              <w:left w:w="103" w:type="dxa"/>
            </w:tcMar>
            <w:vAlign w:val="center"/>
          </w:tcPr>
          <w:p w14:paraId="7499409E" w14:textId="77777777" w:rsidR="00BA075F" w:rsidRPr="00AD2867" w:rsidRDefault="00BA075F" w:rsidP="00A03252">
            <w:pPr>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A03252">
            <w:pPr>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A03252">
            <w:pPr>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A03252">
            <w:pPr>
              <w:jc w:val="center"/>
              <w:rPr>
                <w:lang w:val="en-CA"/>
              </w:rPr>
            </w:pPr>
            <w:r w:rsidRPr="00AD2867">
              <w:rPr>
                <w:lang w:val="en-CA"/>
              </w:rPr>
              <w:t>4</w:t>
            </w:r>
          </w:p>
        </w:tc>
      </w:tr>
      <w:tr w:rsidR="00BA075F" w14:paraId="0DD01904" w14:textId="77777777" w:rsidTr="00A03252">
        <w:trPr>
          <w:trHeight w:val="263"/>
        </w:trPr>
        <w:tc>
          <w:tcPr>
            <w:tcW w:w="4077" w:type="dxa"/>
            <w:shd w:val="clear" w:color="auto" w:fill="92D050"/>
            <w:tcMar>
              <w:left w:w="103" w:type="dxa"/>
            </w:tcMar>
            <w:vAlign w:val="center"/>
          </w:tcPr>
          <w:p w14:paraId="0D47FBC2" w14:textId="77777777" w:rsidR="00BA075F" w:rsidRPr="00AD2867" w:rsidRDefault="00BA075F" w:rsidP="00A03252">
            <w:pPr>
              <w:jc w:val="right"/>
              <w:rPr>
                <w:lang w:val="en-CA"/>
              </w:rPr>
            </w:pPr>
            <w:r w:rsidRPr="00AD2867">
              <w:rPr>
                <w:lang w:val="en-CA"/>
              </w:rPr>
              <w:t>Maximum AP Frequency (</w:t>
            </w:r>
            <w:proofErr w:type="spellStart"/>
            <w:r w:rsidRPr="00AD2867">
              <w:rPr>
                <w:lang w:val="en-CA"/>
              </w:rPr>
              <w:t>maxfreq</w:t>
            </w:r>
            <w:proofErr w:type="spellEnd"/>
            <w:r w:rsidRPr="00AD2867">
              <w:rPr>
                <w:lang w:val="en-CA"/>
              </w:rPr>
              <w:t>)</w:t>
            </w:r>
          </w:p>
        </w:tc>
        <w:tc>
          <w:tcPr>
            <w:tcW w:w="1132" w:type="dxa"/>
            <w:shd w:val="clear" w:color="auto" w:fill="92D050"/>
            <w:tcMar>
              <w:left w:w="103" w:type="dxa"/>
            </w:tcMar>
            <w:vAlign w:val="center"/>
          </w:tcPr>
          <w:p w14:paraId="1D91F0C2" w14:textId="77777777" w:rsidR="00BA075F" w:rsidRPr="00AD2867" w:rsidRDefault="00BA075F" w:rsidP="00A03252">
            <w:pPr>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A03252">
            <w:pPr>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A03252">
            <w:pPr>
              <w:jc w:val="center"/>
              <w:rPr>
                <w:lang w:val="en-CA"/>
              </w:rPr>
            </w:pPr>
            <w:r w:rsidRPr="00AD2867">
              <w:rPr>
                <w:lang w:val="en-CA"/>
              </w:rPr>
              <w:t>4</w:t>
            </w:r>
          </w:p>
        </w:tc>
      </w:tr>
      <w:tr w:rsidR="00BA075F" w14:paraId="6896EBFA" w14:textId="77777777" w:rsidTr="00A03252">
        <w:trPr>
          <w:trHeight w:val="263"/>
        </w:trPr>
        <w:tc>
          <w:tcPr>
            <w:tcW w:w="5209" w:type="dxa"/>
            <w:gridSpan w:val="2"/>
            <w:shd w:val="clear" w:color="auto" w:fill="auto"/>
            <w:tcMar>
              <w:left w:w="103" w:type="dxa"/>
            </w:tcMar>
            <w:vAlign w:val="center"/>
          </w:tcPr>
          <w:p w14:paraId="035C703F"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A03252">
            <w:pPr>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A03252">
            <w:pPr>
              <w:jc w:val="center"/>
              <w:rPr>
                <w:lang w:val="en-CA"/>
              </w:rPr>
            </w:pPr>
            <w:r w:rsidRPr="00AD2867">
              <w:rPr>
                <w:lang w:val="en-CA"/>
              </w:rPr>
              <w:t>1119</w:t>
            </w:r>
          </w:p>
        </w:tc>
      </w:tr>
      <w:tr w:rsidR="00BA075F" w14:paraId="0A8A6AB5" w14:textId="77777777" w:rsidTr="00A03252">
        <w:trPr>
          <w:trHeight w:val="263"/>
        </w:trPr>
        <w:tc>
          <w:tcPr>
            <w:tcW w:w="4077" w:type="dxa"/>
            <w:shd w:val="clear" w:color="auto" w:fill="FFFF00"/>
            <w:tcMar>
              <w:left w:w="103" w:type="dxa"/>
            </w:tcMar>
            <w:vAlign w:val="center"/>
          </w:tcPr>
          <w:p w14:paraId="00E7B37C" w14:textId="77777777" w:rsidR="00BA075F" w:rsidRPr="00EF666C" w:rsidRDefault="00BA075F" w:rsidP="00A03252">
            <w:pPr>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A03252">
            <w:pPr>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A03252">
            <w:pPr>
              <w:jc w:val="center"/>
              <w:rPr>
                <w:lang w:val="en-CA"/>
              </w:rPr>
            </w:pPr>
            <w:r w:rsidRPr="00AD2867">
              <w:rPr>
                <w:lang w:val="en-CA"/>
              </w:rPr>
              <w:t>1466</w:t>
            </w:r>
          </w:p>
        </w:tc>
      </w:tr>
      <w:tr w:rsidR="00BA075F" w14:paraId="245A7A08" w14:textId="77777777" w:rsidTr="00A03252">
        <w:trPr>
          <w:trHeight w:val="263"/>
        </w:trPr>
        <w:tc>
          <w:tcPr>
            <w:tcW w:w="5209" w:type="dxa"/>
            <w:gridSpan w:val="2"/>
            <w:shd w:val="clear" w:color="auto" w:fill="auto"/>
            <w:tcMar>
              <w:left w:w="103" w:type="dxa"/>
            </w:tcMar>
            <w:vAlign w:val="center"/>
          </w:tcPr>
          <w:p w14:paraId="7B2C4DF5" w14:textId="77777777" w:rsidR="00BA075F" w:rsidRPr="00AD2867" w:rsidRDefault="00BA075F" w:rsidP="00A03252">
            <w:pPr>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A03252">
            <w:pPr>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A03252">
            <w:pPr>
              <w:jc w:val="center"/>
              <w:rPr>
                <w:lang w:val="en-CA"/>
              </w:rPr>
            </w:pPr>
            <w:r w:rsidRPr="00AD2867">
              <w:rPr>
                <w:lang w:val="en-CA"/>
              </w:rPr>
              <w:t>1340</w:t>
            </w:r>
          </w:p>
        </w:tc>
      </w:tr>
      <w:tr w:rsidR="00BA075F" w14:paraId="1176F4FC" w14:textId="77777777" w:rsidTr="00A03252">
        <w:trPr>
          <w:trHeight w:val="263"/>
        </w:trPr>
        <w:tc>
          <w:tcPr>
            <w:tcW w:w="5209" w:type="dxa"/>
            <w:gridSpan w:val="2"/>
            <w:shd w:val="clear" w:color="auto" w:fill="FFC000"/>
            <w:tcMar>
              <w:left w:w="103" w:type="dxa"/>
            </w:tcMar>
            <w:vAlign w:val="center"/>
          </w:tcPr>
          <w:p w14:paraId="3E084FD6" w14:textId="77777777" w:rsidR="00BA075F" w:rsidRPr="00EF666C" w:rsidRDefault="00BA075F" w:rsidP="00A03252">
            <w:pPr>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A03252">
            <w:pPr>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A03252">
            <w:pPr>
              <w:jc w:val="center"/>
              <w:rPr>
                <w:lang w:val="en-CA"/>
              </w:rPr>
            </w:pPr>
            <w:r w:rsidRPr="00AD2867">
              <w:rPr>
                <w:lang w:val="en-CA"/>
              </w:rPr>
              <w:t>1217</w:t>
            </w:r>
          </w:p>
        </w:tc>
      </w:tr>
      <w:tr w:rsidR="00BA075F" w14:paraId="2910B826" w14:textId="77777777" w:rsidTr="00A03252">
        <w:trPr>
          <w:trHeight w:val="263"/>
        </w:trPr>
        <w:tc>
          <w:tcPr>
            <w:tcW w:w="4077" w:type="dxa"/>
            <w:shd w:val="clear" w:color="auto" w:fill="FFC000"/>
            <w:tcMar>
              <w:left w:w="103" w:type="dxa"/>
            </w:tcMar>
            <w:vAlign w:val="center"/>
          </w:tcPr>
          <w:p w14:paraId="1BA11747" w14:textId="77777777" w:rsidR="00BA075F" w:rsidRPr="007A27DA" w:rsidRDefault="00BA075F" w:rsidP="00A03252">
            <w:pPr>
              <w:jc w:val="right"/>
              <w:rPr>
                <w:b/>
                <w:lang w:val="en-CA"/>
              </w:rPr>
            </w:pPr>
            <w:r w:rsidRPr="007A27DA">
              <w:rPr>
                <w:b/>
                <w:lang w:val="en-CA"/>
              </w:rPr>
              <w:lastRenderedPageBreak/>
              <w:t>Species</w:t>
            </w:r>
          </w:p>
        </w:tc>
        <w:tc>
          <w:tcPr>
            <w:tcW w:w="1132" w:type="dxa"/>
            <w:shd w:val="clear" w:color="auto" w:fill="FFC000"/>
            <w:tcMar>
              <w:left w:w="103" w:type="dxa"/>
            </w:tcMar>
            <w:vAlign w:val="center"/>
          </w:tcPr>
          <w:p w14:paraId="0E06CD52"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A03252">
            <w:pPr>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A03252">
            <w:pPr>
              <w:jc w:val="center"/>
              <w:rPr>
                <w:lang w:val="en-CA"/>
              </w:rPr>
            </w:pPr>
            <w:r w:rsidRPr="00AD2867">
              <w:rPr>
                <w:lang w:val="en-CA"/>
              </w:rPr>
              <w:t>244</w:t>
            </w:r>
          </w:p>
        </w:tc>
      </w:tr>
      <w:tr w:rsidR="00BA075F" w14:paraId="186162FC" w14:textId="77777777" w:rsidTr="00A03252">
        <w:trPr>
          <w:trHeight w:val="263"/>
        </w:trPr>
        <w:tc>
          <w:tcPr>
            <w:tcW w:w="4077" w:type="dxa"/>
            <w:shd w:val="clear" w:color="auto" w:fill="FFC000"/>
            <w:tcMar>
              <w:left w:w="103" w:type="dxa"/>
            </w:tcMar>
            <w:vAlign w:val="center"/>
          </w:tcPr>
          <w:p w14:paraId="0175503E" w14:textId="77777777" w:rsidR="00BA075F" w:rsidRPr="007A27DA" w:rsidRDefault="00BA075F" w:rsidP="00A03252">
            <w:pPr>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A03252">
            <w:pPr>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A03252">
            <w:pPr>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A03252">
            <w:pPr>
              <w:jc w:val="center"/>
              <w:rPr>
                <w:lang w:val="en-CA"/>
              </w:rPr>
            </w:pPr>
            <w:r w:rsidRPr="00AD2867">
              <w:rPr>
                <w:lang w:val="en-CA"/>
              </w:rPr>
              <w:t>60</w:t>
            </w:r>
          </w:p>
        </w:tc>
      </w:tr>
      <w:tr w:rsidR="00BA075F" w14:paraId="152581EB" w14:textId="77777777" w:rsidTr="00A03252">
        <w:trPr>
          <w:trHeight w:val="297"/>
        </w:trPr>
        <w:tc>
          <w:tcPr>
            <w:tcW w:w="4077" w:type="dxa"/>
            <w:shd w:val="clear" w:color="auto" w:fill="FFC000"/>
            <w:tcMar>
              <w:left w:w="103" w:type="dxa"/>
            </w:tcMar>
            <w:vAlign w:val="center"/>
          </w:tcPr>
          <w:p w14:paraId="6B1F2E34" w14:textId="77777777" w:rsidR="00BA075F" w:rsidRPr="007A27DA" w:rsidRDefault="00BA075F" w:rsidP="00A03252">
            <w:pPr>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A03252">
            <w:pPr>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A03252">
            <w:pPr>
              <w:jc w:val="center"/>
              <w:rPr>
                <w:lang w:val="en-CA"/>
              </w:rPr>
            </w:pPr>
            <w:r w:rsidRPr="00AD2867">
              <w:rPr>
                <w:lang w:val="en-CA"/>
              </w:rPr>
              <w:t>46</w:t>
            </w:r>
          </w:p>
        </w:tc>
      </w:tr>
      <w:tr w:rsidR="00BA075F" w14:paraId="09672C0E" w14:textId="77777777" w:rsidTr="00A03252">
        <w:trPr>
          <w:trHeight w:val="305"/>
        </w:trPr>
        <w:tc>
          <w:tcPr>
            <w:tcW w:w="4077" w:type="dxa"/>
            <w:shd w:val="clear" w:color="auto" w:fill="FFC000"/>
            <w:tcMar>
              <w:left w:w="103" w:type="dxa"/>
            </w:tcMar>
            <w:vAlign w:val="center"/>
          </w:tcPr>
          <w:p w14:paraId="5AF5D376" w14:textId="77777777" w:rsidR="00BA075F" w:rsidRPr="007A27DA" w:rsidRDefault="00BA075F" w:rsidP="00A03252">
            <w:pPr>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A03252">
            <w:pPr>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A03252">
            <w:pPr>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A03252">
            <w:pPr>
              <w:jc w:val="center"/>
              <w:rPr>
                <w:lang w:val="en-CA"/>
              </w:rPr>
            </w:pPr>
            <w:r w:rsidRPr="00AD2867">
              <w:rPr>
                <w:lang w:val="en-CA"/>
              </w:rPr>
              <w:t>1241</w:t>
            </w:r>
          </w:p>
        </w:tc>
      </w:tr>
      <w:tr w:rsidR="00BA075F" w14:paraId="06F18F53" w14:textId="77777777" w:rsidTr="00A03252">
        <w:trPr>
          <w:trHeight w:val="263"/>
        </w:trPr>
        <w:tc>
          <w:tcPr>
            <w:tcW w:w="4077" w:type="dxa"/>
            <w:shd w:val="clear" w:color="auto" w:fill="FFC000"/>
            <w:tcMar>
              <w:left w:w="103" w:type="dxa"/>
            </w:tcMar>
            <w:vAlign w:val="center"/>
          </w:tcPr>
          <w:p w14:paraId="5611D765" w14:textId="77777777" w:rsidR="00BA075F" w:rsidRPr="007A27DA" w:rsidRDefault="00BA075F" w:rsidP="00A03252">
            <w:pPr>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A03252">
            <w:pPr>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A03252">
            <w:pPr>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A03252">
            <w:pPr>
              <w:jc w:val="center"/>
              <w:rPr>
                <w:lang w:val="en-CA"/>
              </w:rPr>
            </w:pPr>
            <w:r w:rsidRPr="00AD2867">
              <w:rPr>
                <w:lang w:val="en-CA"/>
              </w:rPr>
              <w:t>797</w:t>
            </w:r>
          </w:p>
        </w:tc>
      </w:tr>
      <w:tr w:rsidR="00BA075F" w14:paraId="08595304" w14:textId="77777777" w:rsidTr="00A03252">
        <w:trPr>
          <w:trHeight w:val="263"/>
        </w:trPr>
        <w:tc>
          <w:tcPr>
            <w:tcW w:w="4077" w:type="dxa"/>
            <w:shd w:val="clear" w:color="auto" w:fill="FFC000"/>
            <w:tcMar>
              <w:left w:w="103" w:type="dxa"/>
            </w:tcMar>
            <w:vAlign w:val="center"/>
          </w:tcPr>
          <w:p w14:paraId="7C1421CA" w14:textId="77777777" w:rsidR="00BA075F" w:rsidRPr="007A27DA" w:rsidRDefault="00BA075F" w:rsidP="00A03252">
            <w:pPr>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A03252">
            <w:pPr>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A03252">
            <w:pPr>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A03252">
            <w:pPr>
              <w:keepNext/>
              <w:jc w:val="center"/>
              <w:rPr>
                <w:lang w:val="en-CA"/>
              </w:rPr>
            </w:pPr>
            <w:r w:rsidRPr="00AD2867">
              <w:rPr>
                <w:lang w:val="en-CA"/>
              </w:rPr>
              <w:t>3</w:t>
            </w:r>
          </w:p>
        </w:tc>
      </w:tr>
      <w:tr w:rsidR="00BA075F" w14:paraId="2605A90D" w14:textId="77777777" w:rsidTr="00A03252">
        <w:trPr>
          <w:trHeight w:val="263"/>
        </w:trPr>
        <w:tc>
          <w:tcPr>
            <w:tcW w:w="4077" w:type="dxa"/>
            <w:shd w:val="clear" w:color="auto" w:fill="FFC000"/>
            <w:tcMar>
              <w:left w:w="103" w:type="dxa"/>
            </w:tcMar>
            <w:vAlign w:val="center"/>
          </w:tcPr>
          <w:p w14:paraId="65D26551" w14:textId="77777777" w:rsidR="00BA075F" w:rsidRPr="007A27DA" w:rsidRDefault="00BA075F" w:rsidP="00A03252">
            <w:pPr>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A03252">
            <w:pPr>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A03252">
            <w:pPr>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A03252">
            <w:pPr>
              <w:keepNext/>
              <w:jc w:val="center"/>
              <w:rPr>
                <w:lang w:val="en-CA"/>
              </w:rPr>
            </w:pPr>
            <w:r w:rsidRPr="00AD2867">
              <w:rPr>
                <w:lang w:val="en-CA"/>
              </w:rPr>
              <w:t>30</w:t>
            </w:r>
          </w:p>
        </w:tc>
      </w:tr>
      <w:tr w:rsidR="00BA075F" w14:paraId="76037F2E" w14:textId="77777777" w:rsidTr="00A03252">
        <w:trPr>
          <w:trHeight w:val="263"/>
        </w:trPr>
        <w:tc>
          <w:tcPr>
            <w:tcW w:w="4077" w:type="dxa"/>
            <w:shd w:val="clear" w:color="auto" w:fill="FFC000"/>
            <w:tcMar>
              <w:left w:w="103" w:type="dxa"/>
            </w:tcMar>
            <w:vAlign w:val="center"/>
          </w:tcPr>
          <w:p w14:paraId="42331996" w14:textId="77777777" w:rsidR="00BA075F" w:rsidRPr="007A27DA" w:rsidRDefault="00BA075F" w:rsidP="00A03252">
            <w:pPr>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A03252">
            <w:pPr>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A03252">
            <w:pPr>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A03252">
            <w:pPr>
              <w:keepNext/>
              <w:jc w:val="center"/>
              <w:rPr>
                <w:lang w:val="en-CA"/>
              </w:rPr>
            </w:pPr>
            <w:r w:rsidRPr="00AD2867">
              <w:rPr>
                <w:lang w:val="en-CA"/>
              </w:rPr>
              <w:t>1193</w:t>
            </w:r>
          </w:p>
        </w:tc>
      </w:tr>
      <w:tr w:rsidR="00BA075F" w14:paraId="65DA7A27" w14:textId="77777777" w:rsidTr="00A03252">
        <w:trPr>
          <w:trHeight w:val="241"/>
        </w:trPr>
        <w:tc>
          <w:tcPr>
            <w:tcW w:w="4077" w:type="dxa"/>
            <w:shd w:val="clear" w:color="auto" w:fill="FFC000"/>
            <w:tcMar>
              <w:left w:w="103" w:type="dxa"/>
            </w:tcMar>
            <w:vAlign w:val="center"/>
          </w:tcPr>
          <w:p w14:paraId="7F32F541" w14:textId="77777777" w:rsidR="00BA075F" w:rsidRPr="007A27DA" w:rsidRDefault="00BA075F" w:rsidP="00A03252">
            <w:pPr>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A03252">
            <w:pPr>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A03252">
            <w:pPr>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A03252">
            <w:pPr>
              <w:keepNext/>
              <w:jc w:val="center"/>
              <w:rPr>
                <w:lang w:val="en-CA"/>
              </w:rPr>
            </w:pPr>
            <w:r w:rsidRPr="00AD2867">
              <w:rPr>
                <w:lang w:val="en-CA"/>
              </w:rPr>
              <w:t>1083</w:t>
            </w:r>
          </w:p>
        </w:tc>
      </w:tr>
    </w:tbl>
    <w:p w14:paraId="098D0BE1" w14:textId="7FE90CBB" w:rsidR="00BA075F" w:rsidRPr="00C53A0F" w:rsidRDefault="00BA075F" w:rsidP="0060674A">
      <w:pPr>
        <w:pStyle w:val="Caption"/>
      </w:pPr>
      <w:bookmarkStart w:id="60" w:name="_Toc468462360"/>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 top 11 commonly reported ephys properties, yellow – neuron type mentions defined by NeuroLex, orange – basic metadata, blue – recording (external) and pipette (internal) solutions metadata. Data extracted on: 25.09.2016</w:t>
      </w:r>
      <w:bookmarkEnd w:id="60"/>
    </w:p>
    <w:p w14:paraId="030D64D3" w14:textId="77777777" w:rsidR="00BA075F" w:rsidRDefault="00BA075F" w:rsidP="0060674A">
      <w:pPr>
        <w:pStyle w:val="Caption"/>
        <w:rPr>
          <w:lang w:val="en-CA"/>
        </w:rPr>
      </w:pPr>
    </w:p>
    <w:p w14:paraId="33E19AF7" w14:textId="77777777"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one of 120 neuron types (Table 1). Neuron types are defined by the NeuroElectro extended dictionary of neuron types that was originally provided by NeuroLex.org. The full list of NeuroElectro neuron types can be found here: </w:t>
      </w:r>
      <w:hyperlink r:id="rId20"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lastRenderedPageBreak/>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1"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Fujiwara-Tsukamoto et al., 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77777777" w:rsidR="00BA075F" w:rsidRDefault="00BA075F" w:rsidP="00BA075F">
      <w:pPr>
        <w:rPr>
          <w:lang w:val="en-CA"/>
        </w:rPr>
      </w:pPr>
      <w:r>
        <w:rPr>
          <w:lang w:val="en-CA"/>
        </w:rPr>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w:t>
      </w:r>
      <w:r>
        <w:rPr>
          <w:lang w:val="en-CA"/>
        </w:rPr>
        <w:lastRenderedPageBreak/>
        <w:t xml:space="preserve">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77777777" w:rsidR="00BA075F" w:rsidRDefault="00BA075F" w:rsidP="00BA075F">
      <w:pPr>
        <w:rPr>
          <w:lang w:val="en-CA"/>
        </w:rPr>
      </w:pPr>
    </w:p>
    <w:p w14:paraId="330E3E81" w14:textId="5B26CB30" w:rsidR="00BA075F" w:rsidRPr="00D82F03" w:rsidRDefault="00BA075F" w:rsidP="00ED5351">
      <w:pPr>
        <w:pStyle w:val="Heading3"/>
        <w:numPr>
          <w:ilvl w:val="2"/>
          <w:numId w:val="29"/>
        </w:numPr>
      </w:pPr>
      <w:bookmarkStart w:id="61" w:name="_Toc468464415"/>
      <w:r>
        <w:t xml:space="preserve">Assessing </w:t>
      </w:r>
      <w:r w:rsidR="006E797C">
        <w:t>study-to-study</w:t>
      </w:r>
      <w:r>
        <w:t xml:space="preserve"> electrophysiological variability</w:t>
      </w:r>
      <w:bookmarkEnd w:id="61"/>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53D8CBA" w14:textId="7248B25F" w:rsidR="00676254"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xml:space="preserve">. Disregarding several outliers, </w:t>
      </w:r>
      <w:r w:rsidRPr="00B7297D">
        <w:rPr>
          <w:lang w:val="en-CA"/>
        </w:rPr>
        <w:lastRenderedPageBreak/>
        <w:t>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pyramidal neurons). I found that, other ephys properties behave very similarly to RMP (not shown). Thus, the hypothesis that ephys measurements are unaffected by experimental </w:t>
      </w:r>
    </w:p>
    <w:p w14:paraId="6582DFBC" w14:textId="771F197B" w:rsidR="00BA6699" w:rsidRDefault="003F45BD" w:rsidP="00BA6699">
      <w:pPr>
        <w:keepNext/>
      </w:pPr>
      <w:r>
        <w:rPr>
          <w:noProof/>
        </w:rPr>
        <mc:AlternateContent>
          <mc:Choice Requires="wps">
            <w:drawing>
              <wp:anchor distT="0" distB="0" distL="114300" distR="114300" simplePos="0" relativeHeight="251706368" behindDoc="0" locked="0" layoutInCell="1" allowOverlap="1" wp14:anchorId="7F218BFA" wp14:editId="027FAEED">
                <wp:simplePos x="0" y="0"/>
                <wp:positionH relativeFrom="column">
                  <wp:posOffset>2451528</wp:posOffset>
                </wp:positionH>
                <wp:positionV relativeFrom="paragraph">
                  <wp:posOffset>3362463</wp:posOffset>
                </wp:positionV>
                <wp:extent cx="1138555" cy="228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3855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7246B2" w14:textId="75F8845E" w:rsidR="00E64059" w:rsidRDefault="00E64059">
                            <w:r>
                              <w:t>Articl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218BFA" id="Text Box 23" o:spid="_x0000_s1036" type="#_x0000_t202" style="position:absolute;margin-left:193.05pt;margin-top:264.75pt;width:89.65pt;height:18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" filled="f" stroked="f">
                <v:textbox>
                  <w:txbxContent>
                    <w:p w14:paraId="2B7246B2" w14:textId="75F8845E" w:rsidR="00E64059" w:rsidRDefault="00E64059">
                      <w:r>
                        <w:t>Article index</w:t>
                      </w:r>
                    </w:p>
                  </w:txbxContent>
                </v:textbox>
              </v:shape>
            </w:pict>
          </mc:Fallback>
        </mc:AlternateContent>
      </w:r>
      <w:r w:rsidR="00BA075F">
        <w:rPr>
          <w:noProof/>
        </w:rPr>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09AC9EBB" w:rsidR="00BA075F" w:rsidRDefault="00BA6699" w:rsidP="0060674A">
      <w:pPr>
        <w:pStyle w:val="Caption"/>
      </w:pPr>
      <w:bookmarkStart w:id="62" w:name="_Toc468462373"/>
      <w:r>
        <w:t xml:space="preserve">Figure </w:t>
      </w:r>
      <w:r>
        <w:fldChar w:fldCharType="begin"/>
      </w:r>
      <w:r>
        <w:instrText xml:space="preserve"> SEQ Figure \* ARABIC </w:instrText>
      </w:r>
      <w:r>
        <w:fldChar w:fldCharType="separate"/>
      </w:r>
      <w:r w:rsidR="00A332DA">
        <w:rPr>
          <w:noProof/>
        </w:rPr>
        <w:t>6</w:t>
      </w:r>
      <w:r>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2"/>
    </w:p>
    <w:p w14:paraId="4C64E3C5" w14:textId="77777777" w:rsidR="00861F79" w:rsidRPr="00861F79" w:rsidRDefault="00861F79" w:rsidP="00861F79"/>
    <w:p w14:paraId="4ABFE6ED" w14:textId="77777777" w:rsidR="005C5424" w:rsidRDefault="005C5424" w:rsidP="005C5424">
      <w:pPr>
        <w:rPr>
          <w:lang w:val="en-CA"/>
        </w:rPr>
      </w:pPr>
      <w:r>
        <w:rPr>
          <w:lang w:val="en-CA"/>
        </w:rPr>
        <w:lastRenderedPageBreak/>
        <w:t>conditions must be false. These inter-study differences must be partially due to differences in experimental procedures.</w:t>
      </w:r>
    </w:p>
    <w:p w14:paraId="53C1BEC1" w14:textId="77777777" w:rsidR="005C5424" w:rsidRDefault="005C5424" w:rsidP="00BA075F">
      <w:pPr>
        <w:rPr>
          <w:lang w:val="en-CA"/>
        </w:rPr>
      </w:pPr>
    </w:p>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9577DFD" w14:textId="0C89281B" w:rsidR="000B59EB" w:rsidRDefault="007B652D" w:rsidP="007B652D">
      <w:pPr>
        <w:spacing w:line="240" w:lineRule="auto"/>
        <w:rPr>
          <w:lang w:val="en-CA"/>
        </w:rPr>
      </w:pPr>
      <w:r>
        <w:rPr>
          <w:lang w:val="en-CA"/>
        </w:rPr>
        <w:br w:type="page"/>
      </w:r>
    </w:p>
    <w:p w14:paraId="305ACAA3" w14:textId="04068D35" w:rsidR="004432EF" w:rsidRDefault="004432EF" w:rsidP="00ED5351">
      <w:pPr>
        <w:pStyle w:val="Heading3"/>
        <w:numPr>
          <w:ilvl w:val="2"/>
          <w:numId w:val="29"/>
        </w:numPr>
      </w:pPr>
      <w:bookmarkStart w:id="63" w:name="_Toc468464416"/>
      <w:r>
        <w:lastRenderedPageBreak/>
        <w:t xml:space="preserve">Modeling </w:t>
      </w:r>
      <w:r w:rsidR="000D4A84">
        <w:t>electrophysiological</w:t>
      </w:r>
      <w:r>
        <w:t xml:space="preserve"> properties with experimental metadata</w:t>
      </w:r>
      <w:bookmarkEnd w:id="63"/>
    </w:p>
    <w:p w14:paraId="261C962D" w14:textId="295A02C3" w:rsidR="004432EF" w:rsidRPr="004D686A" w:rsidRDefault="00F265B2" w:rsidP="00EA5837">
      <w:pPr>
        <w:pStyle w:val="Heading5"/>
        <w:numPr>
          <w:ilvl w:val="3"/>
          <w:numId w:val="29"/>
        </w:numPr>
        <w:rPr>
          <w:lang w:val="en-CA"/>
        </w:rPr>
      </w:pPr>
      <w:bookmarkStart w:id="64" w:name="_Toc468464417"/>
      <w:r>
        <w:rPr>
          <w:lang w:val="en-CA"/>
        </w:rPr>
        <w:t>Explaining electrophysiological variance using single solution components</w:t>
      </w:r>
      <w:bookmarkEnd w:id="64"/>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7"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BGA4kALQIAAF8EAAAOAAAAAAAAAAAAAAAAACwCAABkcnMv&#10;ZTJvRG9jLnhtbFBLAQItABQABgAIAAAAIQCYlDj53gAAAAkBAAAPAAAAAAAAAAAAAAAAAIUEAABk&#10;cnMvZG93bnJldi54bWxQSwUGAAAAAAQABADzAAAAkAUAAAAA&#10;" filled="f" stroked="f">
                <v:textbox>
                  <w:txbxContent>
                    <w:p w14:paraId="4341FD78"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8"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" filled="f" stroked="f">
                <v:textbox>
                  <w:txbxContent>
                    <w:p w14:paraId="55A5AAA7"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9"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" filled="f" stroked="f">
                <v:textbox style="mso-fit-shape-to-text:t">
                  <w:txbxContent>
                    <w:p w14:paraId="4F909C23"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40"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" filled="f" stroked="f">
                <v:textbox style="mso-fit-shape-to-text:t">
                  <w:txbxContent>
                    <w:p w14:paraId="41FAF63D" w14:textId="77777777" w:rsidR="00E64059"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E64059" w:rsidRPr="00851EEA" w:rsidRDefault="00E64059"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4BC5E4EF" w:rsidR="004432EF" w:rsidRPr="00E646B3" w:rsidRDefault="004432EF" w:rsidP="0060674A">
      <w:pPr>
        <w:pStyle w:val="Caption"/>
      </w:pPr>
      <w:bookmarkStart w:id="65" w:name="_Toc468462374"/>
      <w:r>
        <w:t xml:space="preserve">Figure </w:t>
      </w:r>
      <w:r w:rsidR="00793918">
        <w:fldChar w:fldCharType="begin"/>
      </w:r>
      <w:r w:rsidR="00793918">
        <w:instrText xml:space="preserve"> SEQ Figure \* ARABIC </w:instrText>
      </w:r>
      <w:r w:rsidR="00793918">
        <w:fldChar w:fldCharType="separate"/>
      </w:r>
      <w:r w:rsidR="00A332DA">
        <w:rPr>
          <w:noProof/>
        </w:rPr>
        <w:t>7</w:t>
      </w:r>
      <w:r w:rsidR="00793918">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5"/>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single cell type</w:t>
      </w:r>
      <w:r w:rsidR="004432EF">
        <w:rPr>
          <w:lang w:val="en-CA"/>
        </w:rPr>
        <w:t xml:space="preserve">. </w:t>
      </w:r>
      <w:r w:rsidR="00753AB4">
        <w:rPr>
          <w:lang w:val="en-CA"/>
        </w:rPr>
        <w:t>T</w:t>
      </w:r>
      <w:r w:rsidR="004432EF">
        <w:rPr>
          <w:lang w:val="en-CA"/>
        </w:rPr>
        <w:t xml:space="preserve">wo examples of this univariate approach, when applied to hippocampus CA1 pyramidal neuron type: input resistance significantly correlates with internal sodium </w:t>
      </w:r>
      <w:r w:rsidR="004432EF">
        <w:rPr>
          <w:lang w:val="en-CA"/>
        </w:rPr>
        <w:lastRenderedPageBreak/>
        <w:t>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5F05013E" w:rsidR="004432EF" w:rsidRPr="00101BE3" w:rsidRDefault="004432EF" w:rsidP="00EA5837">
      <w:pPr>
        <w:pStyle w:val="Heading5"/>
        <w:numPr>
          <w:ilvl w:val="3"/>
          <w:numId w:val="29"/>
        </w:numPr>
        <w:rPr>
          <w:lang w:val="en-CA"/>
        </w:rPr>
      </w:pPr>
      <w:bookmarkStart w:id="66" w:name="_Toc468464418"/>
      <w:r>
        <w:rPr>
          <w:lang w:val="en-CA"/>
        </w:rPr>
        <w:lastRenderedPageBreak/>
        <w:t>Multiple regression approach</w:t>
      </w:r>
      <w:r w:rsidR="0037728A">
        <w:rPr>
          <w:lang w:val="en-CA"/>
        </w:rPr>
        <w:t xml:space="preserve"> for modeling variability in electrophysiological properties</w:t>
      </w:r>
      <w:bookmarkEnd w:id="66"/>
    </w:p>
    <w:p w14:paraId="7CC41D0B" w14:textId="77777777" w:rsidR="004432EF" w:rsidRDefault="004432EF" w:rsidP="004432EF">
      <w:pPr>
        <w:rPr>
          <w:lang w:val="en-CA"/>
        </w:rPr>
      </w:pPr>
    </w:p>
    <w:p w14:paraId="300588E9" w14:textId="2E10536B"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of </w:t>
      </w:r>
      <w:r w:rsidR="009F440E">
        <w:rPr>
          <w:lang w:val="en-CA"/>
        </w:rPr>
        <w:lastRenderedPageBreak/>
        <w:t xml:space="preserve">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766DF02D"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metadata features to input resistance (Figure 9</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1E16D21B" w14:textId="04F92B75" w:rsidR="004432EF" w:rsidRPr="004C690D"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9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lastRenderedPageBreak/>
        <w:t xml:space="preserve">the </w:t>
      </w:r>
      <w:r>
        <w:rPr>
          <w:lang w:val="en-CA"/>
        </w:rPr>
        <w:t xml:space="preserve">data from the same 10 folds, there is no reshuffling of data between different models. Judging by the model performances, solution features help to predict input resistance. </w:t>
      </w:r>
    </w:p>
    <w:p w14:paraId="13F4C1C3" w14:textId="592EABC8" w:rsidR="004432EF" w:rsidRPr="00566E9F" w:rsidRDefault="00566E9F" w:rsidP="00566E9F">
      <w:pPr>
        <w:rPr>
          <w:lang w:val="en-CA"/>
        </w:rPr>
      </w:pPr>
      <w:r>
        <w:rPr>
          <w:noProof/>
        </w:rPr>
        <mc:AlternateContent>
          <mc:Choice Requires="wps">
            <w:drawing>
              <wp:anchor distT="0" distB="0" distL="114300" distR="114300" simplePos="0" relativeHeight="251694080" behindDoc="0" locked="0" layoutInCell="1" allowOverlap="1" wp14:anchorId="2B73847D" wp14:editId="7A8B9DB9">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1" type="#_x0000_t202" style="position:absolute;margin-left:229.25pt;margin-top:17.45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" filled="f" stroked="f">
                <v:textbox>
                  <w:txbxContent>
                    <w:p w14:paraId="2A01A84F"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076A7CE9">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2" type="#_x0000_t202" style="position:absolute;margin-left:-5.1pt;margin-top:17.55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" filled="f" stroked="f">
                <v:textbox>
                  <w:txbxContent>
                    <w:p w14:paraId="1CA2B9D1" w14:textId="77777777" w:rsidR="00E64059" w:rsidRPr="00D76E19" w:rsidRDefault="00E64059"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BCB10B1" w14:textId="1020883E" w:rsidR="00F82952" w:rsidRDefault="00F82952" w:rsidP="0060674A">
      <w:pPr>
        <w:pStyle w:val="Caption"/>
      </w:pPr>
      <w:r w:rsidRPr="00F82952">
        <w:rPr>
          <w:noProof/>
        </w:rPr>
        <w:drawing>
          <wp:inline distT="0" distB="0" distL="0" distR="0" wp14:anchorId="060C54E3" wp14:editId="38A728DB">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88970"/>
                    </a:xfrm>
                    <a:prstGeom prst="rect">
                      <a:avLst/>
                    </a:prstGeom>
                  </pic:spPr>
                </pic:pic>
              </a:graphicData>
            </a:graphic>
          </wp:inline>
        </w:drawing>
      </w:r>
    </w:p>
    <w:p w14:paraId="2FBA1B99" w14:textId="5C398B77" w:rsidR="004432EF" w:rsidRPr="00982DD2" w:rsidRDefault="004432EF" w:rsidP="0060674A">
      <w:pPr>
        <w:pStyle w:val="Caption"/>
      </w:pPr>
      <w:bookmarkStart w:id="67" w:name="_Toc468462375"/>
      <w:r>
        <w:t xml:space="preserve">Figure </w:t>
      </w:r>
      <w:r w:rsidR="00793918">
        <w:fldChar w:fldCharType="begin"/>
      </w:r>
      <w:r w:rsidR="00793918">
        <w:instrText xml:space="preserve"> SEQ Figure \* ARABIC </w:instrText>
      </w:r>
      <w:r w:rsidR="00793918">
        <w:fldChar w:fldCharType="separate"/>
      </w:r>
      <w:r w:rsidR="00A332DA">
        <w:rPr>
          <w:noProof/>
        </w:rPr>
        <w:t>8</w:t>
      </w:r>
      <w:r w:rsidR="00793918">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7"/>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3526516B"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10).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6"/>
                    <a:stretch>
                      <a:fillRect/>
                    </a:stretch>
                  </pic:blipFill>
                  <pic:spPr bwMode="auto">
                    <a:xfrm>
                      <a:off x="0" y="0"/>
                      <a:ext cx="5943600" cy="3166110"/>
                    </a:xfrm>
                    <a:prstGeom prst="rect">
                      <a:avLst/>
                    </a:prstGeom>
                  </pic:spPr>
                </pic:pic>
              </a:graphicData>
            </a:graphic>
          </wp:inline>
        </w:drawing>
      </w:r>
    </w:p>
    <w:p w14:paraId="5983C149" w14:textId="7292BE90" w:rsidR="004432EF" w:rsidRPr="00C623A5" w:rsidRDefault="004432EF" w:rsidP="0060674A">
      <w:pPr>
        <w:pStyle w:val="Caption"/>
      </w:pPr>
      <w:bookmarkStart w:id="68" w:name="_Toc468462376"/>
      <w:r>
        <w:t xml:space="preserve">Figure </w:t>
      </w:r>
      <w:r w:rsidR="00793918">
        <w:fldChar w:fldCharType="begin"/>
      </w:r>
      <w:r w:rsidR="00793918">
        <w:instrText xml:space="preserve"> SEQ Figure \* ARABIC </w:instrText>
      </w:r>
      <w:r w:rsidR="00793918">
        <w:fldChar w:fldCharType="separate"/>
      </w:r>
      <w:r w:rsidR="00A332DA">
        <w:rPr>
          <w:noProof/>
        </w:rPr>
        <w:t>9</w:t>
      </w:r>
      <w:r w:rsidR="00793918">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8"/>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w:t>
      </w:r>
      <w:r w:rsidR="004432EF">
        <w:rPr>
          <w:lang w:val="en-CA"/>
        </w:rPr>
        <w:lastRenderedPageBreak/>
        <w:t xml:space="preserve">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xml:space="preserve">, </w:t>
      </w:r>
      <w:proofErr w:type="spellStart"/>
      <w:r w:rsidR="004432EF">
        <w:rPr>
          <w:lang w:val="en-CA"/>
        </w:rPr>
        <w:t>AP</w:t>
      </w:r>
      <w:r w:rsidR="004432EF" w:rsidRPr="009C45D4">
        <w:rPr>
          <w:vertAlign w:val="subscript"/>
          <w:lang w:val="en-CA"/>
        </w:rPr>
        <w:t>thr</w:t>
      </w:r>
      <w:proofErr w:type="spellEnd"/>
      <w:r w:rsidR="004432EF">
        <w:rPr>
          <w:lang w:val="en-CA"/>
        </w:rPr>
        <w:t xml:space="preserve">, </w:t>
      </w:r>
      <w:proofErr w:type="spellStart"/>
      <w:r w:rsidR="004432EF">
        <w:rPr>
          <w:lang w:val="en-CA"/>
        </w:rPr>
        <w:t>AP</w:t>
      </w:r>
      <w:r w:rsidR="004432EF" w:rsidRPr="009C45D4">
        <w:rPr>
          <w:vertAlign w:val="subscript"/>
          <w:lang w:val="en-CA"/>
        </w:rPr>
        <w:t>amp</w:t>
      </w:r>
      <w:proofErr w:type="spellEnd"/>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1E6207E9"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F6E4B9D" w14:textId="77777777" w:rsidR="004432EF" w:rsidRDefault="004432EF" w:rsidP="004432EF">
      <w:pPr>
        <w:keepNext/>
      </w:pPr>
      <w:r>
        <w:rPr>
          <w:noProof/>
        </w:rPr>
        <w:lastRenderedPageBreak/>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E64059"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E64059" w:rsidRPr="00851EEA"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E64059"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E64059" w:rsidRPr="00851EEA" w:rsidRDefault="00E64059"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6C20DE8" w:rsidR="004432EF" w:rsidRDefault="004432EF" w:rsidP="0060674A">
      <w:pPr>
        <w:pStyle w:val="Caption"/>
      </w:pPr>
      <w:bookmarkStart w:id="69" w:name="_Toc468462377"/>
      <w:r>
        <w:t xml:space="preserve">Figure </w:t>
      </w:r>
      <w:r w:rsidR="00793918">
        <w:fldChar w:fldCharType="begin"/>
      </w:r>
      <w:r w:rsidR="00793918">
        <w:instrText xml:space="preserve"> SEQ Figure \* ARABIC </w:instrText>
      </w:r>
      <w:r w:rsidR="00793918">
        <w:fldChar w:fldCharType="separate"/>
      </w:r>
      <w:r w:rsidR="00A332DA">
        <w:rPr>
          <w:noProof/>
        </w:rPr>
        <w:t>10</w:t>
      </w:r>
      <w:r w:rsidR="00793918">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9"/>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E64059" w:rsidRPr="00851EEA" w:rsidRDefault="00E64059"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E64059" w:rsidRPr="00851EEA" w:rsidRDefault="00E64059"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7EE1CA45" w:rsidR="00D427C4" w:rsidRPr="00E223F3" w:rsidRDefault="00C624C0" w:rsidP="0060674A">
      <w:pPr>
        <w:pStyle w:val="Caption"/>
      </w:pPr>
      <w:bookmarkStart w:id="70" w:name="_Toc468462378"/>
      <w:r>
        <w:t xml:space="preserve">Figure </w:t>
      </w:r>
      <w:r>
        <w:fldChar w:fldCharType="begin"/>
      </w:r>
      <w:r>
        <w:instrText xml:space="preserve"> SEQ Figure \* ARABIC </w:instrText>
      </w:r>
      <w:r>
        <w:fldChar w:fldCharType="separate"/>
      </w:r>
      <w:r w:rsidR="00A332DA">
        <w:rPr>
          <w:noProof/>
        </w:rPr>
        <w:t>11</w:t>
      </w:r>
      <w:r>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70"/>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3CBE4EAD" w:rsidR="004432EF" w:rsidRDefault="00E55BCE" w:rsidP="00ED5351">
      <w:pPr>
        <w:pStyle w:val="Heading3"/>
        <w:numPr>
          <w:ilvl w:val="2"/>
          <w:numId w:val="29"/>
        </w:numPr>
      </w:pPr>
      <w:bookmarkStart w:id="71" w:name="_Toc468464419"/>
      <w:r>
        <w:lastRenderedPageBreak/>
        <w:t>Optimizing multiple regression m</w:t>
      </w:r>
      <w:r w:rsidR="004432EF">
        <w:t xml:space="preserve">odels for predicting </w:t>
      </w:r>
      <w:r w:rsidR="005A1C21">
        <w:t>specific</w:t>
      </w:r>
      <w:r w:rsidR="004432EF">
        <w:t xml:space="preserve"> electrophysiological properties</w:t>
      </w:r>
      <w:bookmarkEnd w:id="71"/>
    </w:p>
    <w:p w14:paraId="1E6452D4" w14:textId="77777777" w:rsidR="004432EF" w:rsidRDefault="004432EF" w:rsidP="004432EF">
      <w:pPr>
        <w:rPr>
          <w:lang w:val="en-CA"/>
        </w:rPr>
      </w:pPr>
    </w:p>
    <w:p w14:paraId="09CA6184" w14:textId="4E345011" w:rsidR="004432EF" w:rsidRPr="00B2601F" w:rsidRDefault="006308B9" w:rsidP="00ED5351">
      <w:pPr>
        <w:pStyle w:val="Heading5"/>
        <w:numPr>
          <w:ilvl w:val="3"/>
          <w:numId w:val="29"/>
        </w:numPr>
        <w:rPr>
          <w:lang w:val="en-CA"/>
        </w:rPr>
      </w:pPr>
      <w:bookmarkStart w:id="72" w:name="_Toc468464420"/>
      <w:r>
        <w:rPr>
          <w:lang w:val="en-CA"/>
        </w:rPr>
        <w:t>Selection of</w:t>
      </w:r>
      <w:r w:rsidR="004432EF">
        <w:rPr>
          <w:lang w:val="en-CA"/>
        </w:rPr>
        <w:t xml:space="preserve"> the most predictive experimental conditions </w:t>
      </w:r>
      <w:r w:rsidR="00E529D8">
        <w:rPr>
          <w:lang w:val="en-CA"/>
        </w:rPr>
        <w:t xml:space="preserve">per </w:t>
      </w:r>
      <w:r w:rsidR="004432EF">
        <w:rPr>
          <w:lang w:val="en-CA"/>
        </w:rPr>
        <w:t>property</w:t>
      </w:r>
      <w:bookmarkEnd w:id="72"/>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w:t>
      </w:r>
      <w:proofErr w:type="spellStart"/>
      <w:r>
        <w:rPr>
          <w:lang w:val="en-CA"/>
        </w:rPr>
        <w:t>Akaike</w:t>
      </w:r>
      <w:proofErr w:type="spellEnd"/>
      <w:r>
        <w:rPr>
          <w:lang w:val="en-CA"/>
        </w:rPr>
        <w:t xml:space="preserv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42571804" w:rsidR="00A332DA" w:rsidRDefault="001028FB" w:rsidP="00A332DA">
      <w:pPr>
        <w:keepNext/>
      </w:pPr>
      <w:r>
        <w:rPr>
          <w:noProof/>
        </w:rPr>
        <w:lastRenderedPageBreak/>
        <w:drawing>
          <wp:inline distT="0" distB="0" distL="0" distR="0" wp14:anchorId="21675D21" wp14:editId="5DBD88C5">
            <wp:extent cx="5939155" cy="4327525"/>
            <wp:effectExtent l="0" t="0" r="4445" b="0"/>
            <wp:docPr id="15" name="Picture 15" descr="/Users/dtebaykin/Documents/Neuroelectro documents/Plots/AICc_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AICc_Rin.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155" cy="4327525"/>
                    </a:xfrm>
                    <a:prstGeom prst="rect">
                      <a:avLst/>
                    </a:prstGeom>
                    <a:noFill/>
                    <a:ln>
                      <a:noFill/>
                    </a:ln>
                  </pic:spPr>
                </pic:pic>
              </a:graphicData>
            </a:graphic>
          </wp:inline>
        </w:drawing>
      </w:r>
    </w:p>
    <w:p w14:paraId="16119455" w14:textId="78A9B5B6" w:rsidR="004432EF" w:rsidRPr="00DD1AC3" w:rsidRDefault="00A332DA" w:rsidP="0060674A">
      <w:pPr>
        <w:pStyle w:val="Caption"/>
      </w:pPr>
      <w:bookmarkStart w:id="73" w:name="_Toc468462379"/>
      <w:r>
        <w:t xml:space="preserve">Figure </w:t>
      </w:r>
      <w:r>
        <w:fldChar w:fldCharType="begin"/>
      </w:r>
      <w:r>
        <w:instrText xml:space="preserve"> SEQ Figure \* ARABIC </w:instrText>
      </w:r>
      <w:r>
        <w:fldChar w:fldCharType="separate"/>
      </w:r>
      <w:r>
        <w:rPr>
          <w:noProof/>
        </w:rPr>
        <w:t>12</w:t>
      </w:r>
      <w:r>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 xml:space="preserve">33) features to the model that predicts input resistance. Model with the lowest AICc score is the best performing one. Metadata features are ordered from high to low based on their </w:t>
      </w:r>
      <w:r w:rsidR="001028FB">
        <w:t>importance</w:t>
      </w:r>
      <w:r w:rsidR="00021D30">
        <w:t>,</w:t>
      </w:r>
      <w:r w:rsidR="001028FB">
        <w:t xml:space="preserve"> calculated by cforest</w:t>
      </w:r>
      <w:r w:rsidR="004432EF" w:rsidRPr="00DD1AC3">
        <w:t xml:space="preserve"> (X-axis).</w:t>
      </w:r>
      <w:bookmarkEnd w:id="73"/>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w:t>
      </w:r>
      <w:r w:rsidR="004432EF">
        <w:rPr>
          <w:lang w:val="en-CA"/>
        </w:rPr>
        <w:lastRenderedPageBreak/>
        <w:t>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5CB4AA96" w:rsidR="004432EF" w:rsidRPr="003957FC" w:rsidRDefault="00E9126B" w:rsidP="004432EF">
      <w:pPr>
        <w:rPr>
          <w:lang w:val="en-CA"/>
        </w:rPr>
      </w:pPr>
      <w:r>
        <w:rPr>
          <w:lang w:val="en-CA"/>
        </w:rPr>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4432EF">
        <w:rPr>
          <w:lang w:val="en-CA"/>
        </w:rPr>
        <w:t xml:space="preserve">3. </w:t>
      </w:r>
    </w:p>
    <w:p w14:paraId="2C1CEED7" w14:textId="2C1FC8E2" w:rsidR="004432EF" w:rsidRDefault="00F72C22" w:rsidP="004432EF">
      <w:pPr>
        <w:keepNext/>
      </w:pPr>
      <w:r>
        <w:rPr>
          <w:noProof/>
        </w:rPr>
        <w:drawing>
          <wp:inline distT="0" distB="0" distL="0" distR="0" wp14:anchorId="54806149" wp14:editId="06F9290F">
            <wp:extent cx="5939155" cy="3078480"/>
            <wp:effectExtent l="0" t="0" r="4445" b="0"/>
            <wp:docPr id="11" name="Picture 11" descr="/Users/dtebaykin/Documents/Neuroelectro documents/Plots/FeatureImportance_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tebaykin/Documents/Neuroelectro documents/Plots/FeatureImportance_100.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6D038B50" w14:textId="70596CCC" w:rsidR="004432EF" w:rsidRPr="001B04A5" w:rsidRDefault="004432EF" w:rsidP="0060674A">
      <w:pPr>
        <w:pStyle w:val="Caption"/>
      </w:pPr>
      <w:bookmarkStart w:id="74" w:name="_Toc468462380"/>
      <w:r>
        <w:t xml:space="preserve">Figure </w:t>
      </w:r>
      <w:r w:rsidR="00793918">
        <w:fldChar w:fldCharType="begin"/>
      </w:r>
      <w:r w:rsidR="00793918">
        <w:instrText xml:space="preserve"> SEQ Figure \* ARABIC </w:instrText>
      </w:r>
      <w:r w:rsidR="00793918">
        <w:fldChar w:fldCharType="separate"/>
      </w:r>
      <w:r w:rsidR="00A332DA">
        <w:rPr>
          <w:noProof/>
        </w:rPr>
        <w:t>13</w:t>
      </w:r>
      <w:r w:rsidR="00793918">
        <w:fldChar w:fldCharType="end"/>
      </w:r>
      <w:r w:rsidRPr="001B04A5">
        <w:t xml:space="preserve">: Feature importance, based on the frequency of inclusion into the models. Ephys properties and metadata features are listed vertically and horizontally, respectively. Color represents </w:t>
      </w:r>
      <w:r w:rsidR="00F72C22">
        <w:t xml:space="preserve">the </w:t>
      </w:r>
      <w:r w:rsidRPr="001B04A5">
        <w:t xml:space="preserve">number of times the feature </w:t>
      </w:r>
      <w:r w:rsidR="00D53E83">
        <w:t>was</w:t>
      </w:r>
      <w:r w:rsidRPr="001B04A5">
        <w:t xml:space="preserve"> chosen for the ephys property’s model</w:t>
      </w:r>
      <w:r w:rsidR="00CC7965">
        <w:t xml:space="preserve"> (from 0 to 100 times).</w:t>
      </w:r>
      <w:r w:rsidR="004D3B56">
        <w:t xml:space="preserve"> NeuronName stands for neuron type.</w:t>
      </w:r>
      <w:bookmarkEnd w:id="74"/>
    </w:p>
    <w:p w14:paraId="3C047AC4" w14:textId="779CFE28" w:rsidR="004432EF" w:rsidRDefault="004432EF" w:rsidP="004432EF">
      <w:pPr>
        <w:rPr>
          <w:lang w:val="en-CA"/>
        </w:rPr>
      </w:pPr>
    </w:p>
    <w:p w14:paraId="2780CCD3" w14:textId="612CD33F" w:rsidR="00D975C8" w:rsidRDefault="000C290A" w:rsidP="00D975C8">
      <w:pPr>
        <w:rPr>
          <w:lang w:val="en-CA"/>
        </w:rPr>
      </w:pPr>
      <w:r>
        <w:rPr>
          <w:lang w:val="en-CA"/>
        </w:rPr>
        <w:t>Inspection of Figure 13 shows that neuron type</w:t>
      </w:r>
      <w:r w:rsidR="005F7933">
        <w:rPr>
          <w:lang w:val="en-CA"/>
        </w:rPr>
        <w:t xml:space="preserve"> and </w:t>
      </w:r>
      <w:r w:rsidR="00D167B4">
        <w:rPr>
          <w:lang w:val="en-CA"/>
        </w:rPr>
        <w:t>strain</w:t>
      </w:r>
      <w:r w:rsidR="004432EF">
        <w:rPr>
          <w:lang w:val="en-CA"/>
        </w:rPr>
        <w:t xml:space="preserve"> are almost always chosen for the best model of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w:t>
      </w:r>
      <w:r w:rsidR="0078353E">
        <w:rPr>
          <w:lang w:val="en-CA"/>
        </w:rPr>
        <w:lastRenderedPageBreak/>
        <w:t xml:space="preserve">contribution is covered by strain, 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A few solution features get 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 very helpful when trying to predict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predicting 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467B2FB8" w:rsidR="00D975C8" w:rsidRPr="00994F7A" w:rsidRDefault="00D975C8" w:rsidP="0060674A">
      <w:pPr>
        <w:pStyle w:val="Caption"/>
      </w:pPr>
      <w:bookmarkStart w:id="75" w:name="_Toc468462381"/>
      <w:r>
        <w:t xml:space="preserve">Figure </w:t>
      </w:r>
      <w:r>
        <w:fldChar w:fldCharType="begin"/>
      </w:r>
      <w:r>
        <w:instrText xml:space="preserve"> SEQ Figure \* ARABIC </w:instrText>
      </w:r>
      <w:r>
        <w:fldChar w:fldCharType="separate"/>
      </w:r>
      <w:r>
        <w:rPr>
          <w:noProof/>
        </w:rPr>
        <w:t>14</w:t>
      </w:r>
      <w:r>
        <w:fldChar w:fldCharType="end"/>
      </w:r>
      <w:r w:rsidRPr="000A766F">
        <w:t xml:space="preserve">: Reported action potential amplitudes of CA1 pyramidal cells vary with time. Each point is a population mean </w:t>
      </w:r>
      <w:proofErr w:type="spellStart"/>
      <w:r w:rsidRPr="000A766F">
        <w:t>AP</w:t>
      </w:r>
      <w:r w:rsidRPr="000A766F">
        <w:rPr>
          <w:vertAlign w:val="subscript"/>
        </w:rPr>
        <w:t>amp</w:t>
      </w:r>
      <w:proofErr w:type="spellEnd"/>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5"/>
    </w:p>
    <w:p w14:paraId="029BA11F" w14:textId="77777777" w:rsidR="00D975C8" w:rsidRDefault="00D975C8" w:rsidP="004432EF">
      <w:pPr>
        <w:rPr>
          <w:lang w:val="en-CA"/>
        </w:rPr>
      </w:pPr>
    </w:p>
    <w:p w14:paraId="3256EC53" w14:textId="5F0D9DEE"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hen a feature gets included into the best model &lt;50% of the </w:t>
      </w:r>
      <w:r>
        <w:rPr>
          <w:lang w:val="en-CA"/>
        </w:rPr>
        <w:lastRenderedPageBreak/>
        <w:t>times, its performance is unstable, likely due to overfitting. Between 50% and 90% inclusion is 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0C1CD397" w:rsidR="004432EF" w:rsidRDefault="004432EF" w:rsidP="004432EF">
      <w:pPr>
        <w:rPr>
          <w:b/>
          <w:lang w:val="en-CA"/>
        </w:rPr>
      </w:pPr>
    </w:p>
    <w:p w14:paraId="77389B09" w14:textId="2056E940" w:rsidR="004432EF" w:rsidRDefault="004432EF" w:rsidP="00ED5351">
      <w:pPr>
        <w:pStyle w:val="Heading5"/>
        <w:numPr>
          <w:ilvl w:val="3"/>
          <w:numId w:val="29"/>
        </w:numPr>
        <w:rPr>
          <w:lang w:val="en-CA"/>
        </w:rPr>
      </w:pPr>
      <w:bookmarkStart w:id="76" w:name="_Toc468464421"/>
      <w:r>
        <w:rPr>
          <w:lang w:val="en-CA"/>
        </w:rPr>
        <w:t xml:space="preserve">Validating </w:t>
      </w:r>
      <w:r w:rsidR="0032196E">
        <w:rPr>
          <w:lang w:val="en-CA"/>
        </w:rPr>
        <w:t>optimized</w:t>
      </w:r>
      <w:r w:rsidR="001704CB">
        <w:rPr>
          <w:lang w:val="en-CA"/>
        </w:rPr>
        <w:t xml:space="preserve"> </w:t>
      </w:r>
      <w:r>
        <w:rPr>
          <w:lang w:val="en-CA"/>
        </w:rPr>
        <w:t xml:space="preserve">models with NeuroElectro and </w:t>
      </w:r>
      <w:r w:rsidR="00F91FD4">
        <w:rPr>
          <w:lang w:val="en-CA"/>
        </w:rPr>
        <w:t>Allen Institute</w:t>
      </w:r>
      <w:r w:rsidR="001C6F17">
        <w:rPr>
          <w:lang w:val="en-CA"/>
        </w:rPr>
        <w:t xml:space="preserve"> Cell Types</w:t>
      </w:r>
      <w:r>
        <w:rPr>
          <w:lang w:val="en-CA"/>
        </w:rPr>
        <w:t xml:space="preserve"> data</w:t>
      </w:r>
      <w:bookmarkEnd w:id="76"/>
    </w:p>
    <w:p w14:paraId="51A08D32" w14:textId="77777777" w:rsidR="004432EF" w:rsidRPr="00005474" w:rsidRDefault="004432EF" w:rsidP="004432EF">
      <w:pPr>
        <w:rPr>
          <w:lang w:val="en-CA"/>
        </w:rPr>
      </w:pPr>
    </w:p>
    <w:p w14:paraId="1755AAC8" w14:textId="1D22D530"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xml:space="preserve">, </w:t>
      </w:r>
      <w:proofErr w:type="spellStart"/>
      <w:r w:rsidR="004432EF">
        <w:rPr>
          <w:lang w:val="en-CA"/>
        </w:rPr>
        <w:t>AP</w:t>
      </w:r>
      <w:r w:rsidR="004432EF" w:rsidRPr="007838A8">
        <w:rPr>
          <w:vertAlign w:val="subscript"/>
          <w:lang w:val="en-CA"/>
        </w:rPr>
        <w:t>thr</w:t>
      </w:r>
      <w:proofErr w:type="spellEnd"/>
      <w:r w:rsidR="004432EF">
        <w:rPr>
          <w:lang w:val="en-CA"/>
        </w:rPr>
        <w:t xml:space="preserve">, </w:t>
      </w:r>
      <w:proofErr w:type="spellStart"/>
      <w:r w:rsidR="004432EF">
        <w:rPr>
          <w:lang w:val="en-CA"/>
        </w:rPr>
        <w:t>AP</w:t>
      </w:r>
      <w:r w:rsidR="004432EF" w:rsidRPr="007838A8">
        <w:rPr>
          <w:vertAlign w:val="subscript"/>
          <w:lang w:val="en-CA"/>
        </w:rPr>
        <w:t>amp</w:t>
      </w:r>
      <w:proofErr w:type="spellEnd"/>
      <w:r w:rsidR="004432EF">
        <w:rPr>
          <w:lang w:val="en-CA"/>
        </w:rPr>
        <w:t xml:space="preserve">. However, </w:t>
      </w:r>
      <w:r w:rsidR="004825FF">
        <w:rPr>
          <w:lang w:val="en-CA"/>
        </w:rPr>
        <w:t>they</w:t>
      </w:r>
      <w:r w:rsidR="004432EF">
        <w:rPr>
          <w:lang w:val="en-CA"/>
        </w:rPr>
        <w:t xml:space="preserve"> fall short of “no solutions” model when predicting RMP and </w:t>
      </w:r>
      <w:proofErr w:type="spellStart"/>
      <w:r w:rsidR="004432EF">
        <w:rPr>
          <w:lang w:val="en-CA"/>
        </w:rPr>
        <w:t>AP</w:t>
      </w:r>
      <w:r w:rsidR="004432EF" w:rsidRPr="00A6058B">
        <w:rPr>
          <w:vertAlign w:val="subscript"/>
          <w:lang w:val="en-CA"/>
        </w:rPr>
        <w:t>hw</w:t>
      </w:r>
      <w:proofErr w:type="spellEnd"/>
      <w:r w:rsidR="004432EF">
        <w:rPr>
          <w:lang w:val="en-CA"/>
        </w:rPr>
        <w:t xml:space="preserve">. The differences in model performances are small and could be explained by randomness of splitting the data into 10 folds. </w:t>
      </w:r>
    </w:p>
    <w:p w14:paraId="4C85788C" w14:textId="16623BB6" w:rsidR="004432EF" w:rsidRDefault="004432EF" w:rsidP="004432EF">
      <w:pPr>
        <w:rPr>
          <w:lang w:val="en-CA"/>
        </w:rPr>
      </w:pPr>
    </w:p>
    <w:p w14:paraId="5AAC6AF1" w14:textId="14CE9DF9" w:rsidR="009F4493" w:rsidRDefault="009F4493" w:rsidP="009F4493">
      <w:pPr>
        <w:rPr>
          <w:lang w:val="en-CA"/>
        </w:rPr>
      </w:pPr>
      <w:r>
        <w:rPr>
          <w:lang w:val="en-CA"/>
        </w:rPr>
        <w:t>After comparing the feature-selected models to the basic ones, I decided to apply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lab – all ephys property measurements were aggregated into mean values per neuron type, because NeuroElectro stores reported means, not individual measurements.</w:t>
      </w:r>
    </w:p>
    <w:p w14:paraId="0E11C482" w14:textId="1F73D6DA" w:rsidR="009F4493" w:rsidRPr="00A6058B" w:rsidRDefault="009F4493" w:rsidP="004432EF">
      <w:pPr>
        <w:rPr>
          <w:lang w:val="en-CA"/>
        </w:rPr>
      </w:pPr>
    </w:p>
    <w:p w14:paraId="376E6E0C" w14:textId="5D488BF8" w:rsidR="004432EF" w:rsidRDefault="001A7CCA" w:rsidP="004432EF">
      <w:pPr>
        <w:keepNext/>
      </w:pPr>
      <w:r w:rsidRPr="001A7CCA">
        <w:rPr>
          <w:noProof/>
        </w:rPr>
        <w:lastRenderedPageBreak/>
        <w:drawing>
          <wp:inline distT="0" distB="0" distL="0" distR="0" wp14:anchorId="34981846" wp14:editId="6E80CD08">
            <wp:extent cx="5943600" cy="3065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65780"/>
                    </a:xfrm>
                    <a:prstGeom prst="rect">
                      <a:avLst/>
                    </a:prstGeom>
                  </pic:spPr>
                </pic:pic>
              </a:graphicData>
            </a:graphic>
          </wp:inline>
        </w:drawing>
      </w:r>
    </w:p>
    <w:p w14:paraId="22809E60" w14:textId="6E9B6CF3" w:rsidR="004432EF" w:rsidRPr="00AE54AC" w:rsidRDefault="004432EF" w:rsidP="0060674A">
      <w:pPr>
        <w:pStyle w:val="Caption"/>
      </w:pPr>
      <w:bookmarkStart w:id="77" w:name="_Toc468462382"/>
      <w:r>
        <w:t xml:space="preserve">Figure </w:t>
      </w:r>
      <w:r w:rsidR="00793918">
        <w:fldChar w:fldCharType="begin"/>
      </w:r>
      <w:r w:rsidR="00793918">
        <w:instrText xml:space="preserve"> SEQ Figure \* ARABIC </w:instrText>
      </w:r>
      <w:r w:rsidR="00793918">
        <w:fldChar w:fldCharType="separate"/>
      </w:r>
      <w:r w:rsidR="009264A3">
        <w:rPr>
          <w:noProof/>
        </w:rPr>
        <w:t>15</w:t>
      </w:r>
      <w:r w:rsidR="00793918">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bookmarkEnd w:id="77"/>
      <w:r w:rsidR="00C037D6">
        <w:rPr>
          <w:lang w:val="en-CA"/>
        </w:rPr>
        <w:t xml:space="preserve"> </w:t>
      </w:r>
      <w:r w:rsidR="00557C0E">
        <w:rPr>
          <w:lang w:val="en-CA"/>
        </w:rPr>
        <w:t>Variable refers to the list of commonly reported ephys properties. R</w:t>
      </w:r>
      <w:r w:rsidR="00557C0E" w:rsidRPr="005C7540">
        <w:rPr>
          <w:vertAlign w:val="superscript"/>
          <w:lang w:val="en-CA"/>
        </w:rPr>
        <w:t>2</w:t>
      </w:r>
      <w:r w:rsidR="00557C0E">
        <w:rPr>
          <w:lang w:val="en-CA"/>
        </w:rPr>
        <w:t xml:space="preserve"> value </w:t>
      </w:r>
      <w:r w:rsidR="008B7AF5">
        <w:rPr>
          <w:lang w:val="en-CA"/>
        </w:rPr>
        <w:t xml:space="preserve">on the y-axis </w:t>
      </w:r>
      <w:r w:rsidR="00557C0E">
        <w:rPr>
          <w:lang w:val="en-CA"/>
        </w:rPr>
        <w:t>represents each model’s performance.</w:t>
      </w:r>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13C6A383" w14:textId="77777777" w:rsidR="00C42091" w:rsidRDefault="00C42091" w:rsidP="004432EF">
      <w:pPr>
        <w:rPr>
          <w:lang w:val="en-CA"/>
        </w:rPr>
      </w:pPr>
    </w:p>
    <w:p w14:paraId="10CF8AC7" w14:textId="77777777" w:rsidR="00C42091" w:rsidRDefault="00C42091" w:rsidP="00C42091">
      <w:pPr>
        <w:rPr>
          <w:lang w:val="en-CA"/>
        </w:rPr>
      </w:pPr>
      <w:r>
        <w:rPr>
          <w:lang w:val="en-CA"/>
        </w:rPr>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p>
    <w:p w14:paraId="467BA757" w14:textId="77777777" w:rsidR="00C42091" w:rsidRDefault="00C42091" w:rsidP="004432EF">
      <w:pPr>
        <w:rPr>
          <w:lang w:val="en-CA"/>
        </w:rPr>
      </w:pPr>
    </w:p>
    <w:p w14:paraId="45247DB5" w14:textId="54925F5F" w:rsidR="004432EF" w:rsidRDefault="0072579D" w:rsidP="004432EF">
      <w:pPr>
        <w:keepNext/>
      </w:pPr>
      <w:r w:rsidRPr="0072579D">
        <w:rPr>
          <w:noProof/>
        </w:rPr>
        <w:lastRenderedPageBreak/>
        <w:drawing>
          <wp:anchor distT="0" distB="0" distL="114300" distR="114300" simplePos="0" relativeHeight="251708416" behindDoc="0" locked="0" layoutInCell="1" allowOverlap="1" wp14:anchorId="183AA08C" wp14:editId="6B9F18C3">
            <wp:simplePos x="0" y="0"/>
            <wp:positionH relativeFrom="column">
              <wp:posOffset>5196406</wp:posOffset>
            </wp:positionH>
            <wp:positionV relativeFrom="paragraph">
              <wp:posOffset>1030662</wp:posOffset>
            </wp:positionV>
            <wp:extent cx="621317" cy="682682"/>
            <wp:effectExtent l="0" t="0" r="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21317" cy="682682"/>
                    </a:xfrm>
                    <a:prstGeom prst="rect">
                      <a:avLst/>
                    </a:prstGeom>
                  </pic:spPr>
                </pic:pic>
              </a:graphicData>
            </a:graphic>
            <wp14:sizeRelH relativeFrom="page">
              <wp14:pctWidth>0</wp14:pctWidth>
            </wp14:sizeRelH>
            <wp14:sizeRelV relativeFrom="page">
              <wp14:pctHeight>0</wp14:pctHeight>
            </wp14:sizeRelV>
          </wp:anchor>
        </w:drawing>
      </w:r>
      <w:r w:rsidR="006F00BA">
        <w:rPr>
          <w:noProof/>
        </w:rPr>
        <mc:AlternateContent>
          <mc:Choice Requires="wps">
            <w:drawing>
              <wp:anchor distT="0" distB="0" distL="114300" distR="114300" simplePos="0" relativeHeight="251704320" behindDoc="0" locked="0" layoutInCell="1" allowOverlap="1" wp14:anchorId="1CA66E05" wp14:editId="0E619E4D">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6F00BA">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E64059" w:rsidRPr="00D76E19" w:rsidRDefault="00E64059"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6409534E">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60674A">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5427E55D" w14:textId="6B23F26B" w:rsidR="00B774C4" w:rsidRPr="00B774C4" w:rsidRDefault="004432EF" w:rsidP="005C7540">
      <w:pPr>
        <w:pStyle w:val="Caption"/>
      </w:pPr>
      <w:bookmarkStart w:id="78" w:name="_Toc468462383"/>
      <w:r>
        <w:t xml:space="preserve">Figure </w:t>
      </w:r>
      <w:r w:rsidR="00793918">
        <w:fldChar w:fldCharType="begin"/>
      </w:r>
      <w:r w:rsidR="00793918">
        <w:instrText xml:space="preserve"> SEQ Figure \* ARABIC </w:instrText>
      </w:r>
      <w:r w:rsidR="00793918">
        <w:fldChar w:fldCharType="separate"/>
      </w:r>
      <w:r w:rsidR="00ED57E0">
        <w:rPr>
          <w:noProof/>
        </w:rPr>
        <w:t>16</w:t>
      </w:r>
      <w:r w:rsidR="00793918">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experiment. </w:t>
      </w:r>
      <w:r w:rsidR="00653ED5">
        <w:t xml:space="preserve">B) </w:t>
      </w:r>
      <w:r w:rsidR="00A15638">
        <w:t>Absolute diff</w:t>
      </w:r>
      <w:r w:rsidR="00935232">
        <w:t>erences between NeuroElectro</w:t>
      </w:r>
      <w:r w:rsidR="00A15638">
        <w:t xml:space="preserve"> </w:t>
      </w:r>
      <w:r w:rsidR="00935232">
        <w:t xml:space="preserve">raw and adjusted </w:t>
      </w:r>
      <w:r w:rsidR="00A15638">
        <w:t>ephys values</w:t>
      </w:r>
      <w:r w:rsidR="002B2124">
        <w:t xml:space="preserve"> when compared to AIBS </w:t>
      </w:r>
      <w:r w:rsidR="000E2CB1">
        <w:t xml:space="preserve">ephys </w:t>
      </w:r>
      <w:r w:rsidR="00F57199">
        <w:t>means</w:t>
      </w:r>
      <w:r w:rsidR="00F94480">
        <w:t>.</w:t>
      </w:r>
      <w:r w:rsidR="00A15638">
        <w:t xml:space="preserve"> </w:t>
      </w:r>
      <w:r w:rsidRPr="004D6A6A">
        <w:t>The model correction tends to squeeze NeuroElectro data around the mean and bring it closer to AIBS value.</w:t>
      </w:r>
      <w:bookmarkEnd w:id="78"/>
      <w:r w:rsidR="008B4718">
        <w:t xml:space="preserve"> </w:t>
      </w:r>
    </w:p>
    <w:p w14:paraId="6EA6697E" w14:textId="1889C104" w:rsidR="008A26E1" w:rsidRDefault="00EA5837" w:rsidP="00B05107">
      <w:pPr>
        <w:pStyle w:val="Heading1"/>
      </w:pPr>
      <w:r>
        <w:lastRenderedPageBreak/>
        <w:br/>
      </w:r>
      <w:bookmarkStart w:id="79" w:name="_Toc468464422"/>
      <w:r w:rsidR="00435CEE">
        <w:t>Discussion and c</w:t>
      </w:r>
      <w:r w:rsidR="008A26E1">
        <w:t>onclusion</w:t>
      </w:r>
      <w:bookmarkEnd w:id="79"/>
    </w:p>
    <w:bookmarkEnd w:id="30"/>
    <w:bookmarkEnd w:id="31"/>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28E599B0" w14:textId="0B45B5FB" w:rsidR="00435CEE" w:rsidRDefault="003D338D" w:rsidP="003D338D">
      <w:pPr>
        <w:spacing w:line="240" w:lineRule="auto"/>
        <w:rPr>
          <w:lang w:val="en-CA"/>
        </w:rPr>
      </w:pPr>
      <w:r>
        <w:rPr>
          <w:lang w:val="en-CA"/>
        </w:rPr>
        <w:br w:type="page"/>
      </w:r>
    </w:p>
    <w:p w14:paraId="5BC64BFA" w14:textId="16F64EB8" w:rsidR="00435CEE" w:rsidRDefault="00B40CB8" w:rsidP="004432EF">
      <w:pPr>
        <w:pStyle w:val="Heading2"/>
      </w:pPr>
      <w:bookmarkStart w:id="80" w:name="_Toc468464423"/>
      <w:r>
        <w:lastRenderedPageBreak/>
        <w:t>Discussion</w:t>
      </w:r>
      <w:bookmarkEnd w:id="80"/>
    </w:p>
    <w:p w14:paraId="690C52BE" w14:textId="77777777" w:rsidR="00135BD3" w:rsidRPr="00135BD3" w:rsidRDefault="00135BD3" w:rsidP="00135BD3">
      <w:pPr>
        <w:rPr>
          <w:lang w:val="en-CA"/>
        </w:rPr>
      </w:pPr>
    </w:p>
    <w:p w14:paraId="5E054076" w14:textId="6FC15409" w:rsidR="00435CEE" w:rsidRDefault="00A40C14" w:rsidP="00EA5837">
      <w:pPr>
        <w:pStyle w:val="Heading4"/>
      </w:pPr>
      <w:bookmarkStart w:id="81" w:name="_Toc468464424"/>
      <w:r>
        <w:t>Challenges in gathering experimental solution information using text-mining and curation</w:t>
      </w:r>
      <w:bookmarkEnd w:id="81"/>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119AE13D" w:rsidR="00435CEE" w:rsidRDefault="000927F5" w:rsidP="00EA5837">
      <w:pPr>
        <w:pStyle w:val="Heading4"/>
      </w:pPr>
      <w:bookmarkStart w:id="82" w:name="_Toc468464425"/>
      <w:r>
        <w:t>Trends in experimental solution recipes</w:t>
      </w:r>
      <w:bookmarkEnd w:id="82"/>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530646D" w:rsidR="00EF1AFF"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w:t>
      </w:r>
      <w:r w:rsidR="00274DD0">
        <w:t>/late</w:t>
      </w:r>
      <w:r>
        <w:t xml:space="preserve">-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 xml:space="preserve">-phosphocreatine is a relatively </w:t>
      </w:r>
      <w:r>
        <w:lastRenderedPageBreak/>
        <w:t>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5F66FB70" w:rsidR="00435CEE" w:rsidRPr="00EF1AFF" w:rsidRDefault="00EF1AFF" w:rsidP="00EF1AFF">
      <w:pPr>
        <w:spacing w:line="240" w:lineRule="auto"/>
      </w:pPr>
      <w:r>
        <w:br w:type="page"/>
      </w:r>
    </w:p>
    <w:p w14:paraId="420DB01E" w14:textId="2B5BA983" w:rsidR="00435CEE" w:rsidRDefault="006B7148" w:rsidP="00EA5837">
      <w:pPr>
        <w:pStyle w:val="Heading4"/>
      </w:pPr>
      <w:bookmarkStart w:id="83" w:name="_Toc468464426"/>
      <w:r>
        <w:lastRenderedPageBreak/>
        <w:t>Implications of m</w:t>
      </w:r>
      <w:r w:rsidR="00435CEE">
        <w:t>odeling</w:t>
      </w:r>
      <w:r w:rsidR="00D17B7D">
        <w:t xml:space="preserve"> study-to-study</w:t>
      </w:r>
      <w:r w:rsidR="00435CEE">
        <w:t xml:space="preserve"> electrophysiological variability</w:t>
      </w:r>
      <w:bookmarkEnd w:id="83"/>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lastRenderedPageBreak/>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2644C7B6" w14:textId="54587124" w:rsidR="00435CEE" w:rsidRDefault="00435CEE" w:rsidP="00435CEE">
      <w:pPr>
        <w:rPr>
          <w:lang w:val="en-CA"/>
        </w:rPr>
      </w:pPr>
      <w:r>
        <w:rPr>
          <w:lang w:val="en-CA"/>
        </w:rPr>
        <w:t xml:space="preserve">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w:t>
      </w:r>
      <w:r w:rsidR="002D05A1">
        <w:rPr>
          <w:lang w:val="en-CA"/>
        </w:rPr>
        <w:t xml:space="preserve">at similar accuracy levels when compared to models using additional </w:t>
      </w:r>
      <w:r>
        <w:rPr>
          <w:lang w:val="en-CA"/>
        </w:rPr>
        <w:t>basic and solutions features. That could be caused by the fact that the most common neuron type in NeuroElectro is “other”, which is an aggregation of all neuron types that cannot be directly assigned a NeuroLex term.</w:t>
      </w:r>
      <w:r w:rsidR="006567FF">
        <w:rPr>
          <w:lang w:val="en-CA"/>
        </w:rPr>
        <w:t xml:space="preserve"> </w:t>
      </w: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xml:space="preserve">. My explanation is that certain solution components are likely useful when </w:t>
      </w:r>
      <w:r>
        <w:rPr>
          <w:lang w:val="en-CA"/>
        </w:rPr>
        <w:lastRenderedPageBreak/>
        <w:t>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w:t>
      </w:r>
      <w:proofErr w:type="spellStart"/>
      <w:r w:rsidR="00435CEE">
        <w:rPr>
          <w:lang w:val="en-CA"/>
        </w:rPr>
        <w:t>Akaike</w:t>
      </w:r>
      <w:proofErr w:type="spellEnd"/>
      <w:r w:rsidR="00435CEE">
        <w:rPr>
          <w:lang w:val="en-CA"/>
        </w:rPr>
        <w:t xml:space="preserv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xml:space="preserve">, RMP, </w:t>
      </w:r>
      <w:proofErr w:type="spellStart"/>
      <w:r w:rsidR="00435CEE">
        <w:rPr>
          <w:lang w:val="en-CA"/>
        </w:rPr>
        <w:t>AP</w:t>
      </w:r>
      <w:r w:rsidR="00435CEE" w:rsidRPr="00DB5146">
        <w:rPr>
          <w:vertAlign w:val="subscript"/>
          <w:lang w:val="en-CA"/>
        </w:rPr>
        <w:t>thr</w:t>
      </w:r>
      <w:proofErr w:type="spellEnd"/>
      <w:r w:rsidR="00435CEE">
        <w:rPr>
          <w:lang w:val="en-CA"/>
        </w:rPr>
        <w:t xml:space="preserve">, membrane time constant, </w:t>
      </w:r>
      <w:proofErr w:type="spellStart"/>
      <w:r w:rsidR="00435CEE">
        <w:rPr>
          <w:lang w:val="en-CA"/>
        </w:rPr>
        <w:t>AHP</w:t>
      </w:r>
      <w:r w:rsidR="00435CEE" w:rsidRPr="00DB5146">
        <w:rPr>
          <w:vertAlign w:val="subscript"/>
          <w:lang w:val="en-CA"/>
        </w:rPr>
        <w:t>amp</w:t>
      </w:r>
      <w:proofErr w:type="spellEnd"/>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w:t>
      </w:r>
      <w:r>
        <w:rPr>
          <w:lang w:val="en-CA"/>
        </w:rPr>
        <w:lastRenderedPageBreak/>
        <w:t>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84" w:name="_Toc468464427"/>
      <w:r w:rsidRPr="00DA66B9">
        <w:lastRenderedPageBreak/>
        <w:t>Future directions</w:t>
      </w:r>
      <w:bookmarkEnd w:id="84"/>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w:t>
      </w:r>
      <w:proofErr w:type="spellStart"/>
      <w:r>
        <w:rPr>
          <w:lang w:val="en-CA"/>
        </w:rPr>
        <w:t>CaCl</w:t>
      </w:r>
      <w:proofErr w:type="spellEnd"/>
      <w:r>
        <w:rPr>
          <w:lang w:val="en-CA"/>
        </w:rPr>
        <w:t>,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100E66C1" w:rsidR="00435CEE" w:rsidRDefault="00435CEE" w:rsidP="00435CEE">
      <w:pPr>
        <w:rPr>
          <w:lang w:val="en-CA"/>
        </w:rPr>
      </w:pPr>
      <w:r>
        <w:rPr>
          <w:lang w:val="en-CA"/>
        </w:rPr>
        <w:t>The second text-mini</w:t>
      </w:r>
      <w:r w:rsidR="00AC60B7">
        <w:rPr>
          <w:lang w:val="en-CA"/>
        </w:rPr>
        <w:t>ng algorithm extension option should be</w:t>
      </w:r>
      <w:r>
        <w:rPr>
          <w:lang w:val="en-CA"/>
        </w:rPr>
        <w:t xml:space="preserve">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3441073F" w14:textId="77777777" w:rsidR="00E16481"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w:t>
      </w:r>
      <w:proofErr w:type="spellStart"/>
      <w:r>
        <w:rPr>
          <w:lang w:val="en-CA"/>
        </w:rPr>
        <w:t>Pavlidis</w:t>
      </w:r>
      <w:proofErr w:type="spellEnd"/>
      <w:r>
        <w:rPr>
          <w:lang w:val="en-CA"/>
        </w:rPr>
        <w:t xml:space="preserve">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w:t>
      </w:r>
      <w:proofErr w:type="spellStart"/>
      <w:r>
        <w:rPr>
          <w:lang w:val="en-CA"/>
        </w:rPr>
        <w:t>NeuroTree</w:t>
      </w:r>
      <w:proofErr w:type="spellEnd"/>
      <w:r>
        <w:rPr>
          <w:lang w:val="en-CA"/>
        </w:rPr>
        <w:t xml:space="preserv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r w:rsidR="00E72C3F">
        <w:rPr>
          <w:lang w:val="en-CA"/>
        </w:rPr>
        <w:t xml:space="preserve"> </w:t>
      </w:r>
    </w:p>
    <w:p w14:paraId="045FE7C5" w14:textId="77777777" w:rsidR="00E16481" w:rsidRDefault="00E16481" w:rsidP="00435CEE">
      <w:pPr>
        <w:rPr>
          <w:lang w:val="en-CA"/>
        </w:rPr>
      </w:pPr>
    </w:p>
    <w:p w14:paraId="6B2657C1" w14:textId="3C61ADB9" w:rsidR="00435CEE" w:rsidRPr="005C79FA" w:rsidRDefault="009F20AC" w:rsidP="00435CEE">
      <w:pPr>
        <w:rPr>
          <w:lang w:val="en-CA"/>
        </w:rPr>
      </w:pPr>
      <w:r>
        <w:rPr>
          <w:lang w:val="en-CA"/>
        </w:rPr>
        <w:t>Additionally, given that the solutions text-mining algorithm can be extended to extract all solutions components, the effects of counter-ions from the major ions salts can be studied (Example</w:t>
      </w:r>
      <w:r w:rsidR="005C79FA">
        <w:rPr>
          <w:lang w:val="en-CA"/>
        </w:rPr>
        <w:t>s</w:t>
      </w:r>
      <w:r>
        <w:rPr>
          <w:lang w:val="en-CA"/>
        </w:rPr>
        <w:t xml:space="preserve">: </w:t>
      </w:r>
      <w:r w:rsidR="00E64059">
        <w:rPr>
          <w:lang w:val="en-CA"/>
        </w:rPr>
        <w:t>NaHCO</w:t>
      </w:r>
      <w:r w:rsidR="00E64059" w:rsidRPr="005C79FA">
        <w:rPr>
          <w:vertAlign w:val="subscript"/>
          <w:lang w:val="en-CA"/>
        </w:rPr>
        <w:t>3</w:t>
      </w:r>
      <w:r w:rsidR="005C79FA">
        <w:rPr>
          <w:lang w:val="en-CA"/>
        </w:rPr>
        <w:t>, K</w:t>
      </w:r>
      <w:r w:rsidR="005C79FA" w:rsidRPr="005C79FA">
        <w:rPr>
          <w:vertAlign w:val="subscript"/>
          <w:lang w:val="en-CA"/>
        </w:rPr>
        <w:t>2</w:t>
      </w:r>
      <w:r w:rsidR="005C79FA">
        <w:rPr>
          <w:lang w:val="en-CA"/>
        </w:rPr>
        <w:t>SO</w:t>
      </w:r>
      <w:r w:rsidR="005C79FA" w:rsidRPr="005C79FA">
        <w:rPr>
          <w:vertAlign w:val="subscript"/>
          <w:lang w:val="en-CA"/>
        </w:rPr>
        <w:t>4</w:t>
      </w:r>
      <w:r w:rsidR="005C79FA">
        <w:rPr>
          <w:lang w:val="en-CA"/>
        </w:rPr>
        <w:t>, KMeSO</w:t>
      </w:r>
      <w:r w:rsidR="005C79FA" w:rsidRPr="005C79FA">
        <w:rPr>
          <w:vertAlign w:val="subscript"/>
          <w:lang w:val="en-CA"/>
        </w:rPr>
        <w:t>4</w:t>
      </w:r>
      <w:r w:rsidR="005C79FA">
        <w:rPr>
          <w:lang w:val="en-CA"/>
        </w:rPr>
        <w:t>)</w:t>
      </w:r>
      <w:r w:rsidR="00E16481">
        <w:rPr>
          <w:lang w:val="en-CA"/>
        </w:rPr>
        <w:t>.</w:t>
      </w:r>
      <w:r w:rsidR="00796186">
        <w:rPr>
          <w:lang w:val="en-CA"/>
        </w:rPr>
        <w:t xml:space="preserve"> This information could provide compounds dissociation information to the multiple regression models</w:t>
      </w:r>
      <w:r w:rsidR="005C3753">
        <w:rPr>
          <w:lang w:val="en-CA"/>
        </w:rPr>
        <w:t>, improving the performance of major ions when predicting electrophysiological properties.</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5" w:name="_Toc468464428"/>
      <w:r w:rsidRPr="00AB7ABC">
        <w:lastRenderedPageBreak/>
        <w:t>Conclusion</w:t>
      </w:r>
      <w:bookmarkEnd w:id="85"/>
    </w:p>
    <w:p w14:paraId="30C07BA1" w14:textId="77777777" w:rsidR="00435CEE" w:rsidRDefault="00435CEE" w:rsidP="00435CEE">
      <w:pPr>
        <w:rPr>
          <w:lang w:val="en-CA"/>
        </w:rPr>
      </w:pPr>
    </w:p>
    <w:p w14:paraId="35BDC7EF" w14:textId="06257605"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w:t>
      </w:r>
      <w:r w:rsidR="00200115">
        <w:rPr>
          <w:lang w:val="en-CA"/>
        </w:rPr>
        <w:t xml:space="preserve">generally </w:t>
      </w:r>
      <w:r>
        <w:rPr>
          <w:lang w:val="en-CA"/>
        </w:rPr>
        <w:t xml:space="preserve">enabling </w:t>
      </w:r>
      <w:r w:rsidR="00E126A0">
        <w:rPr>
          <w:lang w:val="en-CA"/>
        </w:rPr>
        <w:t xml:space="preserve">improved </w:t>
      </w:r>
      <w:r>
        <w:rPr>
          <w:lang w:val="en-CA"/>
        </w:rPr>
        <w:t>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xml:space="preserve">, resulting in the </w:t>
      </w:r>
      <w:r w:rsidR="00E0455D">
        <w:rPr>
          <w:lang w:val="en-CA"/>
        </w:rPr>
        <w:t xml:space="preserve">more </w:t>
      </w:r>
      <w:r w:rsidR="00464EF4">
        <w:rPr>
          <w:lang w:val="en-CA"/>
        </w:rPr>
        <w:t>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w:t>
      </w:r>
      <w:r w:rsidR="00BE547A">
        <w:rPr>
          <w:lang w:val="en-CA"/>
        </w:rPr>
        <w:t xml:space="preserve">possibly </w:t>
      </w:r>
      <w:r w:rsidR="005778BE">
        <w:rPr>
          <w:lang w:val="en-CA"/>
        </w:rPr>
        <w:t xml:space="preserve">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r w:rsidR="00032320">
        <w:rPr>
          <w:lang w:val="en-CA"/>
        </w:rPr>
        <w:t xml:space="preserve"> </w:t>
      </w:r>
      <w:r w:rsidR="00976F71">
        <w:rPr>
          <w:lang w:val="en-CA"/>
        </w:rPr>
        <w:t xml:space="preserve">I conclude that while experimental solutions </w:t>
      </w:r>
      <w:r w:rsidR="00CE1215">
        <w:rPr>
          <w:lang w:val="en-CA"/>
        </w:rPr>
        <w:t>possess certain explanatory power when modeling the variability of ephys properties</w:t>
      </w:r>
      <w:r w:rsidR="00B16114">
        <w:rPr>
          <w:lang w:val="en-CA"/>
        </w:rPr>
        <w:t xml:space="preserve">, </w:t>
      </w:r>
      <w:r w:rsidR="003E6F46">
        <w:rPr>
          <w:lang w:val="en-CA"/>
        </w:rPr>
        <w:t xml:space="preserve">the </w:t>
      </w:r>
      <w:r w:rsidR="00985CE4">
        <w:rPr>
          <w:lang w:val="en-CA"/>
        </w:rPr>
        <w:t>larger part</w:t>
      </w:r>
      <w:r w:rsidR="003E6F46">
        <w:rPr>
          <w:lang w:val="en-CA"/>
        </w:rPr>
        <w:t xml:space="preserve"> of </w:t>
      </w:r>
      <w:r w:rsidR="000F0E75">
        <w:rPr>
          <w:lang w:val="en-CA"/>
        </w:rPr>
        <w:t>the study-to-study ephys variability</w:t>
      </w:r>
      <w:r w:rsidR="003E6F46">
        <w:rPr>
          <w:lang w:val="en-CA"/>
        </w:rPr>
        <w:t xml:space="preserve"> remains </w:t>
      </w:r>
      <w:r w:rsidR="001407CD">
        <w:rPr>
          <w:lang w:val="en-CA"/>
        </w:rPr>
        <w:t xml:space="preserve">left to be </w:t>
      </w:r>
      <w:r w:rsidR="003E6F46">
        <w:rPr>
          <w:lang w:val="en-CA"/>
        </w:rPr>
        <w:t>explained.</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86" w:name="_Toc153357253"/>
      <w:bookmarkStart w:id="87" w:name="_Toc157169061"/>
      <w:bookmarkStart w:id="88" w:name="_Toc468464429"/>
      <w:r w:rsidRPr="00E94CAE">
        <w:lastRenderedPageBreak/>
        <w:t>Bibliography</w:t>
      </w:r>
      <w:bookmarkEnd w:id="86"/>
      <w:bookmarkEnd w:id="87"/>
      <w:bookmarkEnd w:id="88"/>
    </w:p>
    <w:p w14:paraId="4FE8A94F" w14:textId="77777777" w:rsidR="00D9395F" w:rsidRPr="00D9395F" w:rsidRDefault="008147D4" w:rsidP="00D9395F">
      <w:pPr>
        <w:pStyle w:val="Bibliography"/>
        <w:rPr>
          <w:rFonts w:eastAsia="Times New Roman"/>
        </w:rPr>
      </w:pPr>
      <w:r>
        <w:fldChar w:fldCharType="begin"/>
      </w:r>
      <w:r w:rsidR="00012AF9">
        <w:instrText xml:space="preserve"> ADDIN ZOTERO_BIBL {"uncited":[["http://zotero.org/users/2034786/items/WBRZNG4I"],["http://zotero.org/users/2034786/items/Q6B6FE6F"],["http://zotero.org/users/2034786/items/G44JT2WD"],["http://zotero.org/users/2034786/items/4ZZDMDRE"]],"custom":[]} CSL_BIBLIOGRAPHY </w:instrText>
      </w:r>
      <w:r>
        <w:fldChar w:fldCharType="separate"/>
      </w:r>
      <w:r w:rsidR="00D9395F" w:rsidRPr="00D9395F">
        <w:rPr>
          <w:rFonts w:eastAsia="Times New Roman"/>
        </w:rPr>
        <w:t xml:space="preserve">Agmon, A., and Connors, B. (1991). Thalamocortical responses of mouse somatosensory (barrel) cortexin vitro. Neuroscience </w:t>
      </w:r>
      <w:r w:rsidR="00D9395F" w:rsidRPr="00D9395F">
        <w:rPr>
          <w:rFonts w:eastAsia="Times New Roman"/>
          <w:i/>
          <w:iCs/>
        </w:rPr>
        <w:t>41</w:t>
      </w:r>
      <w:r w:rsidR="00D9395F" w:rsidRPr="00D9395F">
        <w:rPr>
          <w:rFonts w:eastAsia="Times New Roman"/>
        </w:rPr>
        <w:t>, 365–379.</w:t>
      </w:r>
    </w:p>
    <w:p w14:paraId="2BB4147E" w14:textId="77777777" w:rsidR="00D9395F" w:rsidRPr="00D9395F" w:rsidRDefault="00D9395F" w:rsidP="00D9395F">
      <w:pPr>
        <w:pStyle w:val="Bibliography"/>
        <w:rPr>
          <w:rFonts w:eastAsia="Times New Roman"/>
        </w:rPr>
      </w:pPr>
      <w:r w:rsidRPr="00D9395F">
        <w:rPr>
          <w:rFonts w:eastAsia="Times New Roman"/>
        </w:rPr>
        <w:t xml:space="preserve">Aivar, P., Valero, M., Bellistri, E., and Prida, L.M. de la (2014). Extracellular Calcium Controls the Expression of Two Different Forms of Ripple-Like Hippocampal Oscillations. J. Neurosci. </w:t>
      </w:r>
      <w:r w:rsidRPr="00D9395F">
        <w:rPr>
          <w:rFonts w:eastAsia="Times New Roman"/>
          <w:i/>
          <w:iCs/>
        </w:rPr>
        <w:t>34</w:t>
      </w:r>
      <w:r w:rsidRPr="00D9395F">
        <w:rPr>
          <w:rFonts w:eastAsia="Times New Roman"/>
        </w:rPr>
        <w:t>, 2989–3004.</w:t>
      </w:r>
    </w:p>
    <w:p w14:paraId="3682E29E" w14:textId="77777777" w:rsidR="00D9395F" w:rsidRPr="00D9395F" w:rsidRDefault="00D9395F" w:rsidP="00D9395F">
      <w:pPr>
        <w:pStyle w:val="Bibliography"/>
        <w:rPr>
          <w:rFonts w:eastAsia="Times New Roman"/>
        </w:rPr>
      </w:pPr>
      <w:r w:rsidRPr="00D9395F">
        <w:rPr>
          <w:rFonts w:eastAsia="Times New Roman"/>
        </w:rPr>
        <w:t xml:space="preserve">Altman, N.S. (1992). An Introduction to Kernel and Nearest-Neighbor Nonparametric Regression. Am. Stat. </w:t>
      </w:r>
      <w:r w:rsidRPr="00D9395F">
        <w:rPr>
          <w:rFonts w:eastAsia="Times New Roman"/>
          <w:i/>
          <w:iCs/>
        </w:rPr>
        <w:t>46</w:t>
      </w:r>
      <w:r w:rsidRPr="00D9395F">
        <w:rPr>
          <w:rFonts w:eastAsia="Times New Roman"/>
        </w:rPr>
        <w:t>, 175–185.</w:t>
      </w:r>
    </w:p>
    <w:p w14:paraId="563C8DC1" w14:textId="77777777" w:rsidR="00D9395F" w:rsidRPr="00D9395F" w:rsidRDefault="00D9395F" w:rsidP="00D9395F">
      <w:pPr>
        <w:pStyle w:val="Bibliography"/>
        <w:rPr>
          <w:rFonts w:eastAsia="Times New Roman"/>
        </w:rPr>
      </w:pPr>
      <w:r w:rsidRPr="00D9395F">
        <w:rPr>
          <w:rFonts w:eastAsia="Times New Roman"/>
        </w:rPr>
        <w:t>Anderson, D.R., and Burnham, K.P. (2002). Avoiding pitfalls when using information-theoretic methods. J. Wildl. Manag. 912–918.</w:t>
      </w:r>
    </w:p>
    <w:p w14:paraId="6C171474" w14:textId="77777777" w:rsidR="00D9395F" w:rsidRPr="00D9395F" w:rsidRDefault="00D9395F" w:rsidP="00D9395F">
      <w:pPr>
        <w:pStyle w:val="Bibliography"/>
        <w:rPr>
          <w:rFonts w:eastAsia="Times New Roman"/>
        </w:rPr>
      </w:pPr>
      <w:r w:rsidRPr="00D9395F">
        <w:rPr>
          <w:rFonts w:eastAsia="Times New Roman"/>
        </w:rPr>
        <w:t xml:space="preserve">André, V.M., Cepeda, C., Cummings, D.M., Jocoy, E.L., Fisher, Y.E., William Yang, X., and Levine, M.S. (2010). Dopamine modulation of excitatory currents in the striatum is dictated by the expression of D1 or D2 receptors and modified by endocannabinoids. Eur. J. Neurosci. </w:t>
      </w:r>
      <w:r w:rsidRPr="00D9395F">
        <w:rPr>
          <w:rFonts w:eastAsia="Times New Roman"/>
          <w:i/>
          <w:iCs/>
        </w:rPr>
        <w:t>31</w:t>
      </w:r>
      <w:r w:rsidRPr="00D9395F">
        <w:rPr>
          <w:rFonts w:eastAsia="Times New Roman"/>
        </w:rPr>
        <w:t>, 14–28.</w:t>
      </w:r>
    </w:p>
    <w:p w14:paraId="4C78A332" w14:textId="77777777" w:rsidR="00D9395F" w:rsidRPr="00D9395F" w:rsidRDefault="00D9395F" w:rsidP="00D9395F">
      <w:pPr>
        <w:pStyle w:val="Bibliography"/>
        <w:rPr>
          <w:rFonts w:eastAsia="Times New Roman"/>
        </w:rPr>
      </w:pPr>
      <w:r w:rsidRPr="00D9395F">
        <w:rPr>
          <w:rFonts w:eastAsia="Times New Roman"/>
        </w:rPr>
        <w:t xml:space="preserve">Archer, K.J., and Kimes, R.V. (2008). Empirical Characterization of Random Forest Variable Importance Measures. Comput Stat Data Anal </w:t>
      </w:r>
      <w:r w:rsidRPr="00D9395F">
        <w:rPr>
          <w:rFonts w:eastAsia="Times New Roman"/>
          <w:i/>
          <w:iCs/>
        </w:rPr>
        <w:t>52</w:t>
      </w:r>
      <w:r w:rsidRPr="00D9395F">
        <w:rPr>
          <w:rFonts w:eastAsia="Times New Roman"/>
        </w:rPr>
        <w:t>, 2249–2260.</w:t>
      </w:r>
    </w:p>
    <w:p w14:paraId="4B199526" w14:textId="77777777" w:rsidR="00D9395F" w:rsidRPr="00D9395F" w:rsidRDefault="00D9395F" w:rsidP="00D9395F">
      <w:pPr>
        <w:pStyle w:val="Bibliography"/>
        <w:rPr>
          <w:rFonts w:eastAsia="Times New Roman"/>
        </w:rPr>
      </w:pPr>
      <w:r w:rsidRPr="00D9395F">
        <w:rPr>
          <w:rFonts w:eastAsia="Times New Roman"/>
        </w:rPr>
        <w:t xml:space="preserve">Armentia, M.L.D., and Sah, P. (2004). Firing Properties and Connectivity of Neurons in the Rat Lateral Central Nucleus of the Amygdala. J. Neurophysiol. </w:t>
      </w:r>
      <w:r w:rsidRPr="00D9395F">
        <w:rPr>
          <w:rFonts w:eastAsia="Times New Roman"/>
          <w:i/>
          <w:iCs/>
        </w:rPr>
        <w:t>92</w:t>
      </w:r>
      <w:r w:rsidRPr="00D9395F">
        <w:rPr>
          <w:rFonts w:eastAsia="Times New Roman"/>
        </w:rPr>
        <w:t>, 1285–1294.</w:t>
      </w:r>
    </w:p>
    <w:p w14:paraId="2F7BA06F" w14:textId="77777777" w:rsidR="00D9395F" w:rsidRPr="00D9395F" w:rsidRDefault="00D9395F" w:rsidP="00D9395F">
      <w:pPr>
        <w:pStyle w:val="Bibliography"/>
        <w:rPr>
          <w:rFonts w:eastAsia="Times New Roman"/>
        </w:rPr>
      </w:pPr>
      <w:r w:rsidRPr="00D9395F">
        <w:rPr>
          <w:rFonts w:eastAsia="Times New Roman"/>
        </w:rPr>
        <w:t>Bird, S. (2006). NLTK: the natural language toolkit. (Association for Computational Linguistics), pp. 69–72.</w:t>
      </w:r>
    </w:p>
    <w:p w14:paraId="34C67CB2" w14:textId="77777777" w:rsidR="00D9395F" w:rsidRPr="00D9395F" w:rsidRDefault="00D9395F" w:rsidP="00D9395F">
      <w:pPr>
        <w:pStyle w:val="Bibliography"/>
        <w:rPr>
          <w:rFonts w:eastAsia="Times New Roman"/>
        </w:rPr>
      </w:pPr>
      <w:r w:rsidRPr="00D9395F">
        <w:rPr>
          <w:rFonts w:eastAsia="Times New Roman"/>
        </w:rPr>
        <w:t xml:space="preserve">Boehlen, A., Henneberger, C., Heinemann, U., and Erchova, I. (2013). Contribution of near-threshold currents to intrinsic oscillatory activity in rat medial entorhinal cortex layer II stellate cells. J. Neurophysiol. </w:t>
      </w:r>
      <w:r w:rsidRPr="00D9395F">
        <w:rPr>
          <w:rFonts w:eastAsia="Times New Roman"/>
          <w:i/>
          <w:iCs/>
        </w:rPr>
        <w:t>109</w:t>
      </w:r>
      <w:r w:rsidRPr="00D9395F">
        <w:rPr>
          <w:rFonts w:eastAsia="Times New Roman"/>
        </w:rPr>
        <w:t>, 445–463.</w:t>
      </w:r>
    </w:p>
    <w:p w14:paraId="3DAA7F3F" w14:textId="77777777" w:rsidR="00D9395F" w:rsidRPr="00D9395F" w:rsidRDefault="00D9395F" w:rsidP="00D9395F">
      <w:pPr>
        <w:pStyle w:val="Bibliography"/>
        <w:rPr>
          <w:rFonts w:eastAsia="Times New Roman"/>
        </w:rPr>
      </w:pPr>
      <w:r w:rsidRPr="00D9395F">
        <w:rPr>
          <w:rFonts w:eastAsia="Times New Roman"/>
        </w:rPr>
        <w:t>Bonferroni, C.E. (1936). Teoria statistica delle classi e calcolo delle probabilita (Libreria internazionale Seeber).</w:t>
      </w:r>
    </w:p>
    <w:p w14:paraId="50E071C5" w14:textId="77777777" w:rsidR="00D9395F" w:rsidRPr="00D9395F" w:rsidRDefault="00D9395F" w:rsidP="00D9395F">
      <w:pPr>
        <w:pStyle w:val="Bibliography"/>
        <w:rPr>
          <w:rFonts w:eastAsia="Times New Roman"/>
        </w:rPr>
      </w:pPr>
      <w:r w:rsidRPr="00D9395F">
        <w:rPr>
          <w:rFonts w:eastAsia="Times New Roman"/>
        </w:rPr>
        <w:t xml:space="preserve">Booth, C.A., Brown, J.T., and Randall, A.D. (2014). Neurophysiological modification of CA1 pyramidal neurons in a transgenic mouse expressing a truncated form of disrupted-in-schizophrenia 1. Eur. J. Neurosci. </w:t>
      </w:r>
      <w:r w:rsidRPr="00D9395F">
        <w:rPr>
          <w:rFonts w:eastAsia="Times New Roman"/>
          <w:i/>
          <w:iCs/>
        </w:rPr>
        <w:t>39</w:t>
      </w:r>
      <w:r w:rsidRPr="00D9395F">
        <w:rPr>
          <w:rFonts w:eastAsia="Times New Roman"/>
        </w:rPr>
        <w:t>, 1074–1090.</w:t>
      </w:r>
    </w:p>
    <w:p w14:paraId="4D798342" w14:textId="77777777" w:rsidR="00D9395F" w:rsidRPr="00D9395F" w:rsidRDefault="00D9395F" w:rsidP="00D9395F">
      <w:pPr>
        <w:pStyle w:val="Bibliography"/>
        <w:rPr>
          <w:rFonts w:eastAsia="Times New Roman"/>
        </w:rPr>
      </w:pPr>
      <w:r w:rsidRPr="00D9395F">
        <w:rPr>
          <w:rFonts w:eastAsia="Times New Roman"/>
        </w:rPr>
        <w:t xml:space="preserve">Breiman, L. (2001). Random Forests. Mach. Learn. </w:t>
      </w:r>
      <w:r w:rsidRPr="00D9395F">
        <w:rPr>
          <w:rFonts w:eastAsia="Times New Roman"/>
          <w:i/>
          <w:iCs/>
        </w:rPr>
        <w:t>45</w:t>
      </w:r>
      <w:r w:rsidRPr="00D9395F">
        <w:rPr>
          <w:rFonts w:eastAsia="Times New Roman"/>
        </w:rPr>
        <w:t>, 5–32.</w:t>
      </w:r>
    </w:p>
    <w:p w14:paraId="49AD5C02" w14:textId="77777777" w:rsidR="00D9395F" w:rsidRPr="00D9395F" w:rsidRDefault="00D9395F" w:rsidP="00D9395F">
      <w:pPr>
        <w:pStyle w:val="Bibliography"/>
        <w:rPr>
          <w:rFonts w:eastAsia="Times New Roman"/>
        </w:rPr>
      </w:pPr>
      <w:r w:rsidRPr="00D9395F">
        <w:rPr>
          <w:rFonts w:eastAsia="Times New Roman"/>
        </w:rPr>
        <w:t xml:space="preserve">Burdakov, D., Luckman, S.M., and Verkhratsky, A. (2005). Glucose-sensing neurons of the hypothalamus. Philos. Trans. R. Soc. B Biol. Sci. </w:t>
      </w:r>
      <w:r w:rsidRPr="00D9395F">
        <w:rPr>
          <w:rFonts w:eastAsia="Times New Roman"/>
          <w:i/>
          <w:iCs/>
        </w:rPr>
        <w:t>360</w:t>
      </w:r>
      <w:r w:rsidRPr="00D9395F">
        <w:rPr>
          <w:rFonts w:eastAsia="Times New Roman"/>
        </w:rPr>
        <w:t>, 2227–2235.</w:t>
      </w:r>
    </w:p>
    <w:p w14:paraId="1AAF9B2F" w14:textId="77777777" w:rsidR="00D9395F" w:rsidRPr="00D9395F" w:rsidRDefault="00D9395F" w:rsidP="00D9395F">
      <w:pPr>
        <w:pStyle w:val="Bibliography"/>
        <w:rPr>
          <w:rFonts w:eastAsia="Times New Roman"/>
        </w:rPr>
      </w:pPr>
      <w:r w:rsidRPr="00D9395F">
        <w:rPr>
          <w:rFonts w:eastAsia="Times New Roman"/>
        </w:rPr>
        <w:lastRenderedPageBreak/>
        <w:t xml:space="preserve">Burnham, K.P., and Anderson, D.R. (2004). Multimodel inference understanding AIC and BIC in model selection. Sociol. Methods Res. </w:t>
      </w:r>
      <w:r w:rsidRPr="00D9395F">
        <w:rPr>
          <w:rFonts w:eastAsia="Times New Roman"/>
          <w:i/>
          <w:iCs/>
        </w:rPr>
        <w:t>33</w:t>
      </w:r>
      <w:r w:rsidRPr="00D9395F">
        <w:rPr>
          <w:rFonts w:eastAsia="Times New Roman"/>
        </w:rPr>
        <w:t>, 261–304.</w:t>
      </w:r>
    </w:p>
    <w:p w14:paraId="5DE12779" w14:textId="77777777" w:rsidR="00D9395F" w:rsidRPr="00D9395F" w:rsidRDefault="00D9395F" w:rsidP="00D9395F">
      <w:pPr>
        <w:pStyle w:val="Bibliography"/>
        <w:rPr>
          <w:rFonts w:eastAsia="Times New Roman"/>
        </w:rPr>
      </w:pPr>
      <w:r w:rsidRPr="00D9395F">
        <w:rPr>
          <w:rFonts w:eastAsia="Times New Roman"/>
        </w:rPr>
        <w:t xml:space="preserve">Cembrowski, M.S., Bachman, J.L., Wang, L., Sugino, K., Shields, B.C., and Spruston, N. (2016). Spatial gene-expression gradients underlie prominent heterogeneity of CA1 pyramidal neurons. Neuron </w:t>
      </w:r>
      <w:r w:rsidRPr="00D9395F">
        <w:rPr>
          <w:rFonts w:eastAsia="Times New Roman"/>
          <w:i/>
          <w:iCs/>
        </w:rPr>
        <w:t>89</w:t>
      </w:r>
      <w:r w:rsidRPr="00D9395F">
        <w:rPr>
          <w:rFonts w:eastAsia="Times New Roman"/>
        </w:rPr>
        <w:t>, 351–368.</w:t>
      </w:r>
    </w:p>
    <w:p w14:paraId="21B43F26" w14:textId="77777777" w:rsidR="00D9395F" w:rsidRPr="00D9395F" w:rsidRDefault="00D9395F" w:rsidP="00D9395F">
      <w:pPr>
        <w:pStyle w:val="Bibliography"/>
        <w:rPr>
          <w:rFonts w:eastAsia="Times New Roman"/>
        </w:rPr>
      </w:pPr>
      <w:r w:rsidRPr="00D9395F">
        <w:rPr>
          <w:rFonts w:eastAsia="Times New Roman"/>
        </w:rPr>
        <w:t xml:space="preserve">CHANDLER, R.C. (1995). Practical considerations in the use of simultaneous inference for multiple tests. Anim. Behav. </w:t>
      </w:r>
      <w:r w:rsidRPr="00D9395F">
        <w:rPr>
          <w:rFonts w:eastAsia="Times New Roman"/>
          <w:i/>
          <w:iCs/>
        </w:rPr>
        <w:t>49</w:t>
      </w:r>
      <w:r w:rsidRPr="00D9395F">
        <w:rPr>
          <w:rFonts w:eastAsia="Times New Roman"/>
        </w:rPr>
        <w:t>, 524–527.</w:t>
      </w:r>
    </w:p>
    <w:p w14:paraId="1AE767C1" w14:textId="77777777" w:rsidR="00D9395F" w:rsidRPr="00D9395F" w:rsidRDefault="00D9395F" w:rsidP="00D9395F">
      <w:pPr>
        <w:pStyle w:val="Bibliography"/>
        <w:rPr>
          <w:rFonts w:eastAsia="Times New Roman"/>
        </w:rPr>
      </w:pPr>
      <w:r w:rsidRPr="00D9395F">
        <w:rPr>
          <w:rFonts w:eastAsia="Times New Roman"/>
        </w:rPr>
        <w:t xml:space="preserve">Cooper, D.C., Moore, S.J., Staff, N.P., and Spruston, N. (2003). Psychostimulant-induced plasticity of intrinsic neuronal excitability in ventral subiculum. J. Neurosci. Off. J. Soc. Neurosci. </w:t>
      </w:r>
      <w:r w:rsidRPr="00D9395F">
        <w:rPr>
          <w:rFonts w:eastAsia="Times New Roman"/>
          <w:i/>
          <w:iCs/>
        </w:rPr>
        <w:t>23</w:t>
      </w:r>
      <w:r w:rsidRPr="00D9395F">
        <w:rPr>
          <w:rFonts w:eastAsia="Times New Roman"/>
        </w:rPr>
        <w:t>, 9937–9946.</w:t>
      </w:r>
    </w:p>
    <w:p w14:paraId="3A840D83" w14:textId="77777777" w:rsidR="00D9395F" w:rsidRPr="00D9395F" w:rsidRDefault="00D9395F" w:rsidP="00D9395F">
      <w:pPr>
        <w:pStyle w:val="Bibliography"/>
        <w:rPr>
          <w:rFonts w:eastAsia="Times New Roman"/>
        </w:rPr>
      </w:pPr>
      <w:r w:rsidRPr="00D9395F">
        <w:rPr>
          <w:rFonts w:eastAsia="Times New Roman"/>
        </w:rPr>
        <w:t xml:space="preserve">Cortes, C., and Vapnik, V. (1995). Support-vector networks. Mach. Learn. </w:t>
      </w:r>
      <w:r w:rsidRPr="00D9395F">
        <w:rPr>
          <w:rFonts w:eastAsia="Times New Roman"/>
          <w:i/>
          <w:iCs/>
        </w:rPr>
        <w:t>20</w:t>
      </w:r>
      <w:r w:rsidRPr="00D9395F">
        <w:rPr>
          <w:rFonts w:eastAsia="Times New Roman"/>
        </w:rPr>
        <w:t>, 273–297.</w:t>
      </w:r>
    </w:p>
    <w:p w14:paraId="77072F7B" w14:textId="77777777" w:rsidR="00D9395F" w:rsidRPr="00D9395F" w:rsidRDefault="00D9395F" w:rsidP="00D9395F">
      <w:pPr>
        <w:pStyle w:val="Bibliography"/>
        <w:rPr>
          <w:rFonts w:eastAsia="Times New Roman"/>
        </w:rPr>
      </w:pPr>
      <w:r w:rsidRPr="00D9395F">
        <w:rPr>
          <w:rFonts w:eastAsia="Times New Roman"/>
        </w:rPr>
        <w:t xml:space="preserve">Cui, R.J., Li, X., and Appleyard, S.M. (2011). Ghrelin inhibits visceral afferent activation of catecholamine neurons in the solitary tract nucleus. J. Neurosci. </w:t>
      </w:r>
      <w:r w:rsidRPr="00D9395F">
        <w:rPr>
          <w:rFonts w:eastAsia="Times New Roman"/>
          <w:i/>
          <w:iCs/>
        </w:rPr>
        <w:t>31</w:t>
      </w:r>
      <w:r w:rsidRPr="00D9395F">
        <w:rPr>
          <w:rFonts w:eastAsia="Times New Roman"/>
        </w:rPr>
        <w:t>, 3484–3492.</w:t>
      </w:r>
    </w:p>
    <w:p w14:paraId="69B57A2B" w14:textId="77777777" w:rsidR="00D9395F" w:rsidRPr="00D9395F" w:rsidRDefault="00D9395F" w:rsidP="00D9395F">
      <w:pPr>
        <w:pStyle w:val="Bibliography"/>
        <w:rPr>
          <w:rFonts w:eastAsia="Times New Roman"/>
        </w:rPr>
      </w:pPr>
      <w:r w:rsidRPr="00D9395F">
        <w:rPr>
          <w:rFonts w:eastAsia="Times New Roman"/>
        </w:rPr>
        <w:t xml:space="preserve">David, S.V., and Hayden, B.Y. (2012). Neurotree: A Collaborative, Graphical Database of the Academic Genealogy of Neuroscience. PLOS ONE </w:t>
      </w:r>
      <w:r w:rsidRPr="00D9395F">
        <w:rPr>
          <w:rFonts w:eastAsia="Times New Roman"/>
          <w:i/>
          <w:iCs/>
        </w:rPr>
        <w:t>7</w:t>
      </w:r>
      <w:r w:rsidRPr="00D9395F">
        <w:rPr>
          <w:rFonts w:eastAsia="Times New Roman"/>
        </w:rPr>
        <w:t>, e46608.</w:t>
      </w:r>
    </w:p>
    <w:p w14:paraId="721CA074" w14:textId="77777777" w:rsidR="00D9395F" w:rsidRPr="00D9395F" w:rsidRDefault="00D9395F" w:rsidP="00D9395F">
      <w:pPr>
        <w:pStyle w:val="Bibliography"/>
        <w:rPr>
          <w:rFonts w:eastAsia="Times New Roman"/>
        </w:rPr>
      </w:pPr>
      <w:r w:rsidRPr="00D9395F">
        <w:rPr>
          <w:rFonts w:eastAsia="Times New Roman"/>
        </w:rPr>
        <w:t xml:space="preserve">Derchansky, M., Jahromi, S.S., Mamani, M., Shin, D.S., Sik, A., and Carlen, P.L. (2008). Transition to seizures in the isolated immature mouse hippocampus: a switch from dominant phasic inhibition to dominant phasic excitation. J. Physiol. </w:t>
      </w:r>
      <w:r w:rsidRPr="00D9395F">
        <w:rPr>
          <w:rFonts w:eastAsia="Times New Roman"/>
          <w:i/>
          <w:iCs/>
        </w:rPr>
        <w:t>586</w:t>
      </w:r>
      <w:r w:rsidRPr="00D9395F">
        <w:rPr>
          <w:rFonts w:eastAsia="Times New Roman"/>
        </w:rPr>
        <w:t>, 477–494.</w:t>
      </w:r>
    </w:p>
    <w:p w14:paraId="4F44845E" w14:textId="77777777" w:rsidR="00D9395F" w:rsidRPr="00D9395F" w:rsidRDefault="00D9395F" w:rsidP="00D9395F">
      <w:pPr>
        <w:pStyle w:val="Bibliography"/>
        <w:rPr>
          <w:rFonts w:eastAsia="Times New Roman"/>
        </w:rPr>
      </w:pPr>
      <w:r w:rsidRPr="00D9395F">
        <w:rPr>
          <w:rFonts w:eastAsia="Times New Roman"/>
        </w:rPr>
        <w:t>Dunn, T.F., and Goldstein, L.G. (1959). Test difficulty, validity, and reliability as functions of selected multiple-choice item construction principles. Educ. Psychol. Meas.</w:t>
      </w:r>
    </w:p>
    <w:p w14:paraId="1296D84D" w14:textId="77777777" w:rsidR="00D9395F" w:rsidRPr="00D9395F" w:rsidRDefault="00D9395F" w:rsidP="00D9395F">
      <w:pPr>
        <w:pStyle w:val="Bibliography"/>
        <w:rPr>
          <w:rFonts w:eastAsia="Times New Roman"/>
        </w:rPr>
      </w:pPr>
      <w:r w:rsidRPr="00D9395F">
        <w:rPr>
          <w:rFonts w:eastAsia="Times New Roman"/>
        </w:rPr>
        <w:t xml:space="preserve">Dwork, C., Feldman, V., Hardt, M., Pitassi, T., Reingold, O., and Roth, A. (2015). The reusable holdout: Preserving validity in adaptive data analysis. Science </w:t>
      </w:r>
      <w:r w:rsidRPr="00D9395F">
        <w:rPr>
          <w:rFonts w:eastAsia="Times New Roman"/>
          <w:i/>
          <w:iCs/>
        </w:rPr>
        <w:t>349</w:t>
      </w:r>
      <w:r w:rsidRPr="00D9395F">
        <w:rPr>
          <w:rFonts w:eastAsia="Times New Roman"/>
        </w:rPr>
        <w:t>, 636–638.</w:t>
      </w:r>
    </w:p>
    <w:p w14:paraId="3FF4C6C2" w14:textId="77777777" w:rsidR="00D9395F" w:rsidRPr="00D9395F" w:rsidRDefault="00D9395F" w:rsidP="00D9395F">
      <w:pPr>
        <w:pStyle w:val="Bibliography"/>
        <w:rPr>
          <w:rFonts w:eastAsia="Times New Roman"/>
        </w:rPr>
      </w:pPr>
      <w:r w:rsidRPr="00D9395F">
        <w:rPr>
          <w:rFonts w:eastAsia="Times New Roman"/>
        </w:rPr>
        <w:t xml:space="preserve">Fleuren, W.W., and Alkema, W. (2015). Application of text mining in the biomedical domain. Methods </w:t>
      </w:r>
      <w:r w:rsidRPr="00D9395F">
        <w:rPr>
          <w:rFonts w:eastAsia="Times New Roman"/>
          <w:i/>
          <w:iCs/>
        </w:rPr>
        <w:t>74</w:t>
      </w:r>
      <w:r w:rsidRPr="00D9395F">
        <w:rPr>
          <w:rFonts w:eastAsia="Times New Roman"/>
        </w:rPr>
        <w:t>, 97–106.</w:t>
      </w:r>
    </w:p>
    <w:p w14:paraId="2C79D094" w14:textId="77777777" w:rsidR="00D9395F" w:rsidRPr="00D9395F" w:rsidRDefault="00D9395F" w:rsidP="00D9395F">
      <w:pPr>
        <w:pStyle w:val="Bibliography"/>
        <w:rPr>
          <w:rFonts w:eastAsia="Times New Roman"/>
        </w:rPr>
      </w:pPr>
      <w:r w:rsidRPr="00D9395F">
        <w:rPr>
          <w:rFonts w:eastAsia="Times New Roman"/>
        </w:rPr>
        <w:t>Freedman, D.A. (2009). Statistical models: theory and practice (cambridge university press).</w:t>
      </w:r>
    </w:p>
    <w:p w14:paraId="584377E9" w14:textId="77777777" w:rsidR="00D9395F" w:rsidRPr="00D9395F" w:rsidRDefault="00D9395F" w:rsidP="00D9395F">
      <w:pPr>
        <w:pStyle w:val="Bibliography"/>
        <w:rPr>
          <w:rFonts w:eastAsia="Times New Roman"/>
        </w:rPr>
      </w:pPr>
      <w:r w:rsidRPr="00D9395F">
        <w:rPr>
          <w:rFonts w:eastAsia="Times New Roman"/>
        </w:rPr>
        <w:t xml:space="preserve">Fujiwara-Tsukamoto, Y., Isomura, Y., Kaneda, K., and Takada, M. (2004). Synaptic interactions between pyramidal cells and interneurone subtypes during seizure-like activity in the rat hippocampus. J. Physiol. </w:t>
      </w:r>
      <w:r w:rsidRPr="00D9395F">
        <w:rPr>
          <w:rFonts w:eastAsia="Times New Roman"/>
          <w:i/>
          <w:iCs/>
        </w:rPr>
        <w:t>557</w:t>
      </w:r>
      <w:r w:rsidRPr="00D9395F">
        <w:rPr>
          <w:rFonts w:eastAsia="Times New Roman"/>
        </w:rPr>
        <w:t>, 961–979.</w:t>
      </w:r>
    </w:p>
    <w:p w14:paraId="2F5BFDB0" w14:textId="77777777" w:rsidR="00D9395F" w:rsidRPr="00D9395F" w:rsidRDefault="00D9395F" w:rsidP="00D9395F">
      <w:pPr>
        <w:pStyle w:val="Bibliography"/>
        <w:rPr>
          <w:rFonts w:eastAsia="Times New Roman"/>
        </w:rPr>
      </w:pPr>
      <w:r w:rsidRPr="00D9395F">
        <w:rPr>
          <w:rFonts w:eastAsia="Times New Roman"/>
        </w:rPr>
        <w:t xml:space="preserve">Gall, D., Roussel, C., Susa, I., D’Angelo, E., Rossi, P., Bearzatto, B., Galas, M.C., Blum, D., Schurmans, S., and Schiffmann, S.N. (2003). Altered neuronal excitability in cerebellar granule cells of mice lacking calretinin. J. Neurosci. </w:t>
      </w:r>
      <w:r w:rsidRPr="00D9395F">
        <w:rPr>
          <w:rFonts w:eastAsia="Times New Roman"/>
          <w:i/>
          <w:iCs/>
        </w:rPr>
        <w:t>23</w:t>
      </w:r>
      <w:r w:rsidRPr="00D9395F">
        <w:rPr>
          <w:rFonts w:eastAsia="Times New Roman"/>
        </w:rPr>
        <w:t>, 9320–9327.</w:t>
      </w:r>
    </w:p>
    <w:p w14:paraId="77200CD2" w14:textId="77777777" w:rsidR="00D9395F" w:rsidRPr="00D9395F" w:rsidRDefault="00D9395F" w:rsidP="00D9395F">
      <w:pPr>
        <w:pStyle w:val="Bibliography"/>
        <w:rPr>
          <w:rFonts w:eastAsia="Times New Roman"/>
        </w:rPr>
      </w:pPr>
      <w:r w:rsidRPr="00D9395F">
        <w:rPr>
          <w:rFonts w:eastAsia="Times New Roman"/>
        </w:rPr>
        <w:t xml:space="preserve">Goldfarb, M., Schoorlemmer, J., Williams, A., Diwakar, S., Wang, Q., Huang, X., Giza, J., Tchetchik, D., Kelley, K., and Vega, A. (2007). Fibroblast growth factor homologous factors </w:t>
      </w:r>
      <w:r w:rsidRPr="00D9395F">
        <w:rPr>
          <w:rFonts w:eastAsia="Times New Roman"/>
        </w:rPr>
        <w:lastRenderedPageBreak/>
        <w:t xml:space="preserve">control neuronal excitability through modulation of voltage-gated sodium channels. Neuron </w:t>
      </w:r>
      <w:r w:rsidRPr="00D9395F">
        <w:rPr>
          <w:rFonts w:eastAsia="Times New Roman"/>
          <w:i/>
          <w:iCs/>
        </w:rPr>
        <w:t>55</w:t>
      </w:r>
      <w:r w:rsidRPr="00D9395F">
        <w:rPr>
          <w:rFonts w:eastAsia="Times New Roman"/>
        </w:rPr>
        <w:t>, 449–463.</w:t>
      </w:r>
    </w:p>
    <w:p w14:paraId="2398C3DC" w14:textId="77777777" w:rsidR="00D9395F" w:rsidRPr="00D9395F" w:rsidRDefault="00D9395F" w:rsidP="00D9395F">
      <w:pPr>
        <w:pStyle w:val="Bibliography"/>
        <w:rPr>
          <w:rFonts w:eastAsia="Times New Roman"/>
        </w:rPr>
      </w:pPr>
      <w:r w:rsidRPr="00D9395F">
        <w:rPr>
          <w:rFonts w:eastAsia="Times New Roman"/>
        </w:rPr>
        <w:t xml:space="preserve">Golding, N.L., Mickus, T.J., Katz, Y., Kath, W.L., and Spruston, N. (2005). Factors mediating powerful voltage attenuation along CA1 pyramidal neuron dendrites. J. Physiol. </w:t>
      </w:r>
      <w:r w:rsidRPr="00D9395F">
        <w:rPr>
          <w:rFonts w:eastAsia="Times New Roman"/>
          <w:i/>
          <w:iCs/>
        </w:rPr>
        <w:t>568</w:t>
      </w:r>
      <w:r w:rsidRPr="00D9395F">
        <w:rPr>
          <w:rFonts w:eastAsia="Times New Roman"/>
        </w:rPr>
        <w:t>, 69–82.</w:t>
      </w:r>
    </w:p>
    <w:p w14:paraId="369E943B" w14:textId="77777777" w:rsidR="00D9395F" w:rsidRPr="00D9395F" w:rsidRDefault="00D9395F" w:rsidP="00D9395F">
      <w:pPr>
        <w:pStyle w:val="Bibliography"/>
        <w:rPr>
          <w:rFonts w:eastAsia="Times New Roman"/>
        </w:rPr>
      </w:pPr>
      <w:r w:rsidRPr="00D9395F">
        <w:rPr>
          <w:rFonts w:eastAsia="Times New Roman"/>
        </w:rPr>
        <w:t xml:space="preserve">Graves, A.R., Moore, S.J., Bloss, E.B., Mensh, B.D., Kath, W.L., and Spruston, N. (2012). Hippocampal pyramidal neurons comprise two distinct cell types that are countermodulated by metabotropic receptors. Neuron </w:t>
      </w:r>
      <w:r w:rsidRPr="00D9395F">
        <w:rPr>
          <w:rFonts w:eastAsia="Times New Roman"/>
          <w:i/>
          <w:iCs/>
        </w:rPr>
        <w:t>76</w:t>
      </w:r>
      <w:r w:rsidRPr="00D9395F">
        <w:rPr>
          <w:rFonts w:eastAsia="Times New Roman"/>
        </w:rPr>
        <w:t>, 776–789.</w:t>
      </w:r>
    </w:p>
    <w:p w14:paraId="7CA975F2" w14:textId="77777777" w:rsidR="00D9395F" w:rsidRPr="00D9395F" w:rsidRDefault="00D9395F" w:rsidP="00D9395F">
      <w:pPr>
        <w:pStyle w:val="Bibliography"/>
        <w:rPr>
          <w:rFonts w:eastAsia="Times New Roman"/>
        </w:rPr>
      </w:pPr>
      <w:r w:rsidRPr="00D9395F">
        <w:rPr>
          <w:rFonts w:eastAsia="Times New Roman"/>
        </w:rPr>
        <w:t xml:space="preserve">Hajdu, S.I. (2003). Discovery of the Cerebrospinal Fluid. Ann. Clin. Lab. Sci. </w:t>
      </w:r>
      <w:r w:rsidRPr="00D9395F">
        <w:rPr>
          <w:rFonts w:eastAsia="Times New Roman"/>
          <w:i/>
          <w:iCs/>
        </w:rPr>
        <w:t>33</w:t>
      </w:r>
      <w:r w:rsidRPr="00D9395F">
        <w:rPr>
          <w:rFonts w:eastAsia="Times New Roman"/>
        </w:rPr>
        <w:t>, 334–336.</w:t>
      </w:r>
    </w:p>
    <w:p w14:paraId="0C1EAEF1" w14:textId="77777777" w:rsidR="00D9395F" w:rsidRPr="00D9395F" w:rsidRDefault="00D9395F" w:rsidP="00D9395F">
      <w:pPr>
        <w:pStyle w:val="Bibliography"/>
        <w:rPr>
          <w:rFonts w:eastAsia="Times New Roman"/>
        </w:rPr>
      </w:pPr>
      <w:r w:rsidRPr="00D9395F">
        <w:rPr>
          <w:rFonts w:eastAsia="Times New Roman"/>
        </w:rPr>
        <w:t>Hall, J.E. (2015). Guyton and Hall textbook of medical physiology (Elsevier Health Sciences).</w:t>
      </w:r>
    </w:p>
    <w:p w14:paraId="102A07EE" w14:textId="77777777" w:rsidR="00D9395F" w:rsidRPr="00D9395F" w:rsidRDefault="00D9395F" w:rsidP="00D9395F">
      <w:pPr>
        <w:pStyle w:val="Bibliography"/>
        <w:rPr>
          <w:rFonts w:eastAsia="Times New Roman"/>
        </w:rPr>
      </w:pPr>
      <w:r w:rsidRPr="00D9395F">
        <w:rPr>
          <w:rFonts w:eastAsia="Times New Roman"/>
        </w:rPr>
        <w:t xml:space="preserve">Hernandez, R.V., Navarro, M.M., Rodriguez, W.A., Martinez, J.L., and LeBaron, R.G. (2005). Differences in the magnitude of long-term potentiation produced by theta burst and high frequency stimulation protocols matched in stimulus number. Brain Res. Brain Res. Protoc. </w:t>
      </w:r>
      <w:r w:rsidRPr="00D9395F">
        <w:rPr>
          <w:rFonts w:eastAsia="Times New Roman"/>
          <w:i/>
          <w:iCs/>
        </w:rPr>
        <w:t>15</w:t>
      </w:r>
      <w:r w:rsidRPr="00D9395F">
        <w:rPr>
          <w:rFonts w:eastAsia="Times New Roman"/>
        </w:rPr>
        <w:t>, 6–13.</w:t>
      </w:r>
    </w:p>
    <w:p w14:paraId="377EE7AA" w14:textId="77777777" w:rsidR="00D9395F" w:rsidRPr="00D9395F" w:rsidRDefault="00D9395F" w:rsidP="00D9395F">
      <w:pPr>
        <w:pStyle w:val="Bibliography"/>
        <w:rPr>
          <w:rFonts w:eastAsia="Times New Roman"/>
        </w:rPr>
      </w:pPr>
      <w:r w:rsidRPr="00D9395F">
        <w:rPr>
          <w:rFonts w:eastAsia="Times New Roman"/>
        </w:rPr>
        <w:t>Hille, B. (1984). Ionic Channels of Excitable Membranes (Sunderland, Mass: Macmillan Education Australia).</w:t>
      </w:r>
    </w:p>
    <w:p w14:paraId="1A8A330F" w14:textId="77777777" w:rsidR="00D9395F" w:rsidRPr="00D9395F" w:rsidRDefault="00D9395F" w:rsidP="00D9395F">
      <w:pPr>
        <w:pStyle w:val="Bibliography"/>
        <w:rPr>
          <w:rFonts w:eastAsia="Times New Roman"/>
        </w:rPr>
      </w:pPr>
      <w:r w:rsidRPr="00D9395F">
        <w:rPr>
          <w:rFonts w:eastAsia="Times New Roman"/>
        </w:rPr>
        <w:t xml:space="preserve">Hirschberg, J., and Manning, C.D. (2015). Advances in natural language processing. Science </w:t>
      </w:r>
      <w:r w:rsidRPr="00D9395F">
        <w:rPr>
          <w:rFonts w:eastAsia="Times New Roman"/>
          <w:i/>
          <w:iCs/>
        </w:rPr>
        <w:t>349</w:t>
      </w:r>
      <w:r w:rsidRPr="00D9395F">
        <w:rPr>
          <w:rFonts w:eastAsia="Times New Roman"/>
        </w:rPr>
        <w:t>, 261–266.</w:t>
      </w:r>
    </w:p>
    <w:p w14:paraId="42D5992C" w14:textId="77777777" w:rsidR="00D9395F" w:rsidRPr="00D9395F" w:rsidRDefault="00D9395F" w:rsidP="00D9395F">
      <w:pPr>
        <w:pStyle w:val="Bibliography"/>
        <w:rPr>
          <w:rFonts w:eastAsia="Times New Roman"/>
        </w:rPr>
      </w:pPr>
      <w:r w:rsidRPr="00D9395F">
        <w:rPr>
          <w:rFonts w:eastAsia="Times New Roman"/>
        </w:rPr>
        <w:t xml:space="preserve">Hodgkin, A.L., and Huxley, A.F. (1952). A quantitative description of membrane current and its application to conduction and excitation in nerve. J. Physiol. </w:t>
      </w:r>
      <w:r w:rsidRPr="00D9395F">
        <w:rPr>
          <w:rFonts w:eastAsia="Times New Roman"/>
          <w:i/>
          <w:iCs/>
        </w:rPr>
        <w:t>117</w:t>
      </w:r>
      <w:r w:rsidRPr="00D9395F">
        <w:rPr>
          <w:rFonts w:eastAsia="Times New Roman"/>
        </w:rPr>
        <w:t>, 500–544.</w:t>
      </w:r>
    </w:p>
    <w:p w14:paraId="1761F4D8" w14:textId="77777777" w:rsidR="00D9395F" w:rsidRPr="00D9395F" w:rsidRDefault="00D9395F" w:rsidP="00D9395F">
      <w:pPr>
        <w:pStyle w:val="Bibliography"/>
        <w:rPr>
          <w:rFonts w:eastAsia="Times New Roman"/>
        </w:rPr>
      </w:pPr>
      <w:r w:rsidRPr="00D9395F">
        <w:rPr>
          <w:rFonts w:eastAsia="Times New Roman"/>
        </w:rPr>
        <w:t xml:space="preserve">Isenberg, G. (1976). Cardiac Purkinje fibers: cesium as a tool to block inward rectifying potassium currents. Pfluegers Arch. </w:t>
      </w:r>
      <w:r w:rsidRPr="00D9395F">
        <w:rPr>
          <w:rFonts w:eastAsia="Times New Roman"/>
          <w:i/>
          <w:iCs/>
        </w:rPr>
        <w:t>365</w:t>
      </w:r>
      <w:r w:rsidRPr="00D9395F">
        <w:rPr>
          <w:rFonts w:eastAsia="Times New Roman"/>
        </w:rPr>
        <w:t>, 99–106.</w:t>
      </w:r>
    </w:p>
    <w:p w14:paraId="23FABD5D" w14:textId="77777777" w:rsidR="00D9395F" w:rsidRPr="00D9395F" w:rsidRDefault="00D9395F" w:rsidP="00D9395F">
      <w:pPr>
        <w:pStyle w:val="Bibliography"/>
        <w:rPr>
          <w:rFonts w:eastAsia="Times New Roman"/>
        </w:rPr>
      </w:pPr>
      <w:r w:rsidRPr="00D9395F">
        <w:rPr>
          <w:rFonts w:eastAsia="Times New Roman"/>
        </w:rPr>
        <w:t>Jaderberg, M., Mnih, V., Czarnecki, W.M., Schaul, T., Leibo, J.Z., Silver, D., and Kavukcuoglu, K. (2016). Reinforcement Learning with Unsupervised Auxiliary Tasks. ArXiv161105397 Cs.</w:t>
      </w:r>
    </w:p>
    <w:p w14:paraId="653F69C8" w14:textId="77777777" w:rsidR="00D9395F" w:rsidRPr="00D9395F" w:rsidRDefault="00D9395F" w:rsidP="00D9395F">
      <w:pPr>
        <w:pStyle w:val="Bibliography"/>
        <w:rPr>
          <w:rFonts w:eastAsia="Times New Roman"/>
        </w:rPr>
      </w:pPr>
      <w:r w:rsidRPr="00D9395F">
        <w:rPr>
          <w:rFonts w:eastAsia="Times New Roman"/>
        </w:rPr>
        <w:t xml:space="preserve">Jorgenson, L.A., Newsome, W.T., Anderson, D.J., Bargmann, C.I., Brown, E.N., Deisseroth, K., Donoghue, J.P., Hudson, K.L., Ling, G.S.F., MacLeish, P.R., et al. (2015). The BRAIN Initiative: developing technology to catalyse neuroscience discovery. Phil Trans R Soc B </w:t>
      </w:r>
      <w:r w:rsidRPr="00D9395F">
        <w:rPr>
          <w:rFonts w:eastAsia="Times New Roman"/>
          <w:i/>
          <w:iCs/>
        </w:rPr>
        <w:t>370</w:t>
      </w:r>
      <w:r w:rsidRPr="00D9395F">
        <w:rPr>
          <w:rFonts w:eastAsia="Times New Roman"/>
        </w:rPr>
        <w:t>, 20140164.</w:t>
      </w:r>
    </w:p>
    <w:p w14:paraId="4CCA050F" w14:textId="77777777" w:rsidR="00D9395F" w:rsidRPr="00D9395F" w:rsidRDefault="00D9395F" w:rsidP="00D9395F">
      <w:pPr>
        <w:pStyle w:val="Bibliography"/>
        <w:rPr>
          <w:rFonts w:eastAsia="Times New Roman"/>
        </w:rPr>
      </w:pPr>
      <w:r w:rsidRPr="00D9395F">
        <w:rPr>
          <w:rFonts w:eastAsia="Times New Roman"/>
        </w:rPr>
        <w:t xml:space="preserve">Kim, J., and Connors, B. (2012). High temperatures alter physiological properties of pyramidal cells and inhibitory interneurons in hippocampus. Front. Cell. Neurosci. </w:t>
      </w:r>
      <w:r w:rsidRPr="00D9395F">
        <w:rPr>
          <w:rFonts w:eastAsia="Times New Roman"/>
          <w:i/>
          <w:iCs/>
        </w:rPr>
        <w:t>6</w:t>
      </w:r>
      <w:r w:rsidRPr="00D9395F">
        <w:rPr>
          <w:rFonts w:eastAsia="Times New Roman"/>
        </w:rPr>
        <w:t>, 27.</w:t>
      </w:r>
    </w:p>
    <w:p w14:paraId="7D30DD66" w14:textId="77777777" w:rsidR="00D9395F" w:rsidRPr="00D9395F" w:rsidRDefault="00D9395F" w:rsidP="00D9395F">
      <w:pPr>
        <w:pStyle w:val="Bibliography"/>
        <w:rPr>
          <w:rFonts w:eastAsia="Times New Roman"/>
        </w:rPr>
      </w:pPr>
      <w:r w:rsidRPr="00D9395F">
        <w:rPr>
          <w:rFonts w:eastAsia="Times New Roman"/>
        </w:rPr>
        <w:t>Kohavi, R. (1995). A study of cross-validation and bootstrap for accuracy estimation and model selection. pp. 1137–1145.</w:t>
      </w:r>
    </w:p>
    <w:p w14:paraId="56AA80CC" w14:textId="77777777" w:rsidR="00D9395F" w:rsidRPr="00D9395F" w:rsidRDefault="00D9395F" w:rsidP="00D9395F">
      <w:pPr>
        <w:pStyle w:val="Bibliography"/>
        <w:rPr>
          <w:rFonts w:eastAsia="Times New Roman"/>
        </w:rPr>
      </w:pPr>
      <w:r w:rsidRPr="00D9395F">
        <w:rPr>
          <w:rFonts w:eastAsia="Times New Roman"/>
        </w:rPr>
        <w:t xml:space="preserve">Koyama, S., and Appel, S.B. (2006). Characterization of M-Current in Ventral Tegmental Area Dopamine Neurons. J. Neurophysiol. </w:t>
      </w:r>
      <w:r w:rsidRPr="00D9395F">
        <w:rPr>
          <w:rFonts w:eastAsia="Times New Roman"/>
          <w:i/>
          <w:iCs/>
        </w:rPr>
        <w:t>96</w:t>
      </w:r>
      <w:r w:rsidRPr="00D9395F">
        <w:rPr>
          <w:rFonts w:eastAsia="Times New Roman"/>
        </w:rPr>
        <w:t>, 535–543.</w:t>
      </w:r>
    </w:p>
    <w:p w14:paraId="661BFDEE" w14:textId="77777777" w:rsidR="00D9395F" w:rsidRPr="00D9395F" w:rsidRDefault="00D9395F" w:rsidP="00D9395F">
      <w:pPr>
        <w:pStyle w:val="Bibliography"/>
        <w:rPr>
          <w:rFonts w:eastAsia="Times New Roman"/>
        </w:rPr>
      </w:pPr>
      <w:r w:rsidRPr="00D9395F">
        <w:rPr>
          <w:rFonts w:eastAsia="Times New Roman"/>
        </w:rPr>
        <w:lastRenderedPageBreak/>
        <w:t xml:space="preserve">Lamsa, K., Irvine, E.E., Giese, K.P., and Kullmann, D.M. (2007). NMDA receptor-dependent long-term potentiation in mouse hippocampal interneurons shows a unique dependence on Ca(2+)/calmodulin-dependent kinases. J. Physiol. </w:t>
      </w:r>
      <w:r w:rsidRPr="00D9395F">
        <w:rPr>
          <w:rFonts w:eastAsia="Times New Roman"/>
          <w:i/>
          <w:iCs/>
        </w:rPr>
        <w:t>584</w:t>
      </w:r>
      <w:r w:rsidRPr="00D9395F">
        <w:rPr>
          <w:rFonts w:eastAsia="Times New Roman"/>
        </w:rPr>
        <w:t>, 885–894.</w:t>
      </w:r>
    </w:p>
    <w:p w14:paraId="5AE97BE9" w14:textId="77777777" w:rsidR="00D9395F" w:rsidRPr="00D9395F" w:rsidRDefault="00D9395F" w:rsidP="00D9395F">
      <w:pPr>
        <w:pStyle w:val="Bibliography"/>
        <w:rPr>
          <w:rFonts w:eastAsia="Times New Roman"/>
        </w:rPr>
      </w:pPr>
      <w:r w:rsidRPr="00D9395F">
        <w:rPr>
          <w:rFonts w:eastAsia="Times New Roman"/>
        </w:rPr>
        <w:t xml:space="preserve">Larson, S.D., and Martone, M. (2013). NeuroLex. org: an online framework for neuroscience knowledge. Front. Neuroinformatics </w:t>
      </w:r>
      <w:r w:rsidRPr="00D9395F">
        <w:rPr>
          <w:rFonts w:eastAsia="Times New Roman"/>
          <w:i/>
          <w:iCs/>
        </w:rPr>
        <w:t>7</w:t>
      </w:r>
      <w:r w:rsidRPr="00D9395F">
        <w:rPr>
          <w:rFonts w:eastAsia="Times New Roman"/>
        </w:rPr>
        <w:t>, 18.</w:t>
      </w:r>
    </w:p>
    <w:p w14:paraId="4A437B6D" w14:textId="77777777" w:rsidR="00D9395F" w:rsidRPr="00D9395F" w:rsidRDefault="00D9395F" w:rsidP="00D9395F">
      <w:pPr>
        <w:pStyle w:val="Bibliography"/>
        <w:rPr>
          <w:rFonts w:eastAsia="Times New Roman"/>
        </w:rPr>
      </w:pPr>
      <w:r w:rsidRPr="00D9395F">
        <w:rPr>
          <w:rFonts w:eastAsia="Times New Roman"/>
        </w:rPr>
        <w:t xml:space="preserve">Lee, J.C.F., Callaway, J.C., and Foehring, R.C. (2005). Effects of Temperature on Calcium Transients and Ca2+-Dependent Afterhyperpolarizations in Neocortical Pyramidal Neurons. J. Neurophysiol. </w:t>
      </w:r>
      <w:r w:rsidRPr="00D9395F">
        <w:rPr>
          <w:rFonts w:eastAsia="Times New Roman"/>
          <w:i/>
          <w:iCs/>
        </w:rPr>
        <w:t>93</w:t>
      </w:r>
      <w:r w:rsidRPr="00D9395F">
        <w:rPr>
          <w:rFonts w:eastAsia="Times New Roman"/>
        </w:rPr>
        <w:t>, 2012–2020.</w:t>
      </w:r>
    </w:p>
    <w:p w14:paraId="19E2E003" w14:textId="77777777" w:rsidR="00D9395F" w:rsidRPr="00D9395F" w:rsidRDefault="00D9395F" w:rsidP="00D9395F">
      <w:pPr>
        <w:pStyle w:val="Bibliography"/>
        <w:rPr>
          <w:rFonts w:eastAsia="Times New Roman"/>
        </w:rPr>
      </w:pPr>
      <w:r w:rsidRPr="00D9395F">
        <w:rPr>
          <w:rFonts w:eastAsia="Times New Roman"/>
        </w:rPr>
        <w:t>Liaw, A., and Wiener, M. (2012). Random Forest: Breiman and Cutler’s Random Forests for Classification and Regression. R Package Version 4.6-7.</w:t>
      </w:r>
    </w:p>
    <w:p w14:paraId="2FB89DA5" w14:textId="77777777" w:rsidR="00D9395F" w:rsidRPr="00D9395F" w:rsidRDefault="00D9395F" w:rsidP="00D9395F">
      <w:pPr>
        <w:pStyle w:val="Bibliography"/>
        <w:rPr>
          <w:rFonts w:eastAsia="Times New Roman"/>
        </w:rPr>
      </w:pPr>
      <w:r w:rsidRPr="00D9395F">
        <w:rPr>
          <w:rFonts w:eastAsia="Times New Roman"/>
        </w:rPr>
        <w:t>Linoff, G.S., and Berry, M.J.A. (2011). Data Mining Techniques: For Marketing, Sales, and Customer Relationship Management (John Wiley &amp; Sons).</w:t>
      </w:r>
    </w:p>
    <w:p w14:paraId="58849284" w14:textId="77777777" w:rsidR="00D9395F" w:rsidRPr="00D9395F" w:rsidRDefault="00D9395F" w:rsidP="00D9395F">
      <w:pPr>
        <w:pStyle w:val="Bibliography"/>
        <w:rPr>
          <w:rFonts w:eastAsia="Times New Roman"/>
        </w:rPr>
      </w:pPr>
      <w:r w:rsidRPr="00D9395F">
        <w:rPr>
          <w:rFonts w:eastAsia="Times New Roman"/>
        </w:rPr>
        <w:t xml:space="preserve">Lübke, J., Frotscher, M., and Spruston, N. (1998). Specialized electrophysiological properties of anatomically identified neurons in the hilar region of the rat fascia dentata. J. Neurophysiol. </w:t>
      </w:r>
      <w:r w:rsidRPr="00D9395F">
        <w:rPr>
          <w:rFonts w:eastAsia="Times New Roman"/>
          <w:i/>
          <w:iCs/>
        </w:rPr>
        <w:t>79</w:t>
      </w:r>
      <w:r w:rsidRPr="00D9395F">
        <w:rPr>
          <w:rFonts w:eastAsia="Times New Roman"/>
        </w:rPr>
        <w:t>, 1518–1534.</w:t>
      </w:r>
    </w:p>
    <w:p w14:paraId="70F5A80B" w14:textId="77777777" w:rsidR="00D9395F" w:rsidRPr="00D9395F" w:rsidRDefault="00D9395F" w:rsidP="00D9395F">
      <w:pPr>
        <w:pStyle w:val="Bibliography"/>
        <w:rPr>
          <w:rFonts w:eastAsia="Times New Roman"/>
        </w:rPr>
      </w:pPr>
      <w:r w:rsidRPr="00D9395F">
        <w:rPr>
          <w:rFonts w:eastAsia="Times New Roman"/>
        </w:rPr>
        <w:t>Miller, J.F. (1981). Assessing language production in children: Experimental procedures (Univ Park Press).</w:t>
      </w:r>
    </w:p>
    <w:p w14:paraId="1B3CA2E3" w14:textId="77777777" w:rsidR="00D9395F" w:rsidRPr="00D9395F" w:rsidRDefault="00D9395F" w:rsidP="00D9395F">
      <w:pPr>
        <w:pStyle w:val="Bibliography"/>
        <w:rPr>
          <w:rFonts w:eastAsia="Times New Roman"/>
        </w:rPr>
      </w:pPr>
      <w:r w:rsidRPr="00D9395F">
        <w:rPr>
          <w:rFonts w:eastAsia="Times New Roman"/>
        </w:rPr>
        <w:t xml:space="preserve">Nassar, M., Simonnet, J., Lofredi, R., Cohen, I., Savary, E., Yanagawa, Y., Miles, R., and Fricker, D. (2015). Diversity and overlap of Parvalbumin and Somatostatin expressing interneurons in mouse presubiculum. Front. Neural Circuits </w:t>
      </w:r>
      <w:r w:rsidRPr="00D9395F">
        <w:rPr>
          <w:rFonts w:eastAsia="Times New Roman"/>
          <w:i/>
          <w:iCs/>
        </w:rPr>
        <w:t>9</w:t>
      </w:r>
      <w:r w:rsidRPr="00D9395F">
        <w:rPr>
          <w:rFonts w:eastAsia="Times New Roman"/>
        </w:rPr>
        <w:t>.</w:t>
      </w:r>
    </w:p>
    <w:p w14:paraId="00419FBB" w14:textId="77777777" w:rsidR="00D9395F" w:rsidRPr="00D9395F" w:rsidRDefault="00D9395F" w:rsidP="00D9395F">
      <w:pPr>
        <w:pStyle w:val="Bibliography"/>
        <w:rPr>
          <w:rFonts w:eastAsia="Times New Roman"/>
        </w:rPr>
      </w:pPr>
      <w:r w:rsidRPr="00D9395F">
        <w:rPr>
          <w:rFonts w:eastAsia="Times New Roman"/>
        </w:rPr>
        <w:t xml:space="preserve">Novkovic, T., Shchyglo, O., Gold, R., and Manahan-Vaughan, D. (2015). Hippocampal function is compromised in an animal model of multiple sclerosis. Neuroscience </w:t>
      </w:r>
      <w:r w:rsidRPr="00D9395F">
        <w:rPr>
          <w:rFonts w:eastAsia="Times New Roman"/>
          <w:i/>
          <w:iCs/>
        </w:rPr>
        <w:t>309</w:t>
      </w:r>
      <w:r w:rsidRPr="00D9395F">
        <w:rPr>
          <w:rFonts w:eastAsia="Times New Roman"/>
        </w:rPr>
        <w:t>, 100–112.</w:t>
      </w:r>
    </w:p>
    <w:p w14:paraId="7099846D" w14:textId="77777777" w:rsidR="00D9395F" w:rsidRPr="00D9395F" w:rsidRDefault="00D9395F" w:rsidP="00D9395F">
      <w:pPr>
        <w:pStyle w:val="Bibliography"/>
        <w:rPr>
          <w:rFonts w:eastAsia="Times New Roman"/>
        </w:rPr>
      </w:pPr>
      <w:r w:rsidRPr="00D9395F">
        <w:rPr>
          <w:rFonts w:eastAsia="Times New Roman"/>
        </w:rPr>
        <w:t xml:space="preserve">Perkowski, J.J., and Murphy, G.G. (2011). Deletion of the mouse homolog of KCNAB2, a gene linked to monosomy 1p36, results in associative memory impairments and amygdala hyperexcitability. J. Neurosci. </w:t>
      </w:r>
      <w:r w:rsidRPr="00D9395F">
        <w:rPr>
          <w:rFonts w:eastAsia="Times New Roman"/>
          <w:i/>
          <w:iCs/>
        </w:rPr>
        <w:t>31</w:t>
      </w:r>
      <w:r w:rsidRPr="00D9395F">
        <w:rPr>
          <w:rFonts w:eastAsia="Times New Roman"/>
        </w:rPr>
        <w:t>, 46–54.</w:t>
      </w:r>
    </w:p>
    <w:p w14:paraId="4C7A2BFB" w14:textId="77777777" w:rsidR="00D9395F" w:rsidRPr="00D9395F" w:rsidRDefault="00D9395F" w:rsidP="00D9395F">
      <w:pPr>
        <w:pStyle w:val="Bibliography"/>
        <w:rPr>
          <w:rFonts w:eastAsia="Times New Roman"/>
        </w:rPr>
      </w:pPr>
      <w:r w:rsidRPr="00D9395F">
        <w:rPr>
          <w:rFonts w:eastAsia="Times New Roman"/>
        </w:rPr>
        <w:t xml:space="preserve">Pilarski, J.Q., Wakefield, H.E., Fuglevand, A.J., Levine, R.B., and Fregosi, R.F. (2011). Developmental Nicotine Exposure Alters Neurotransmission and Excitability in Hypoglossal Motoneurons. J. Neurophysiol. </w:t>
      </w:r>
      <w:r w:rsidRPr="00D9395F">
        <w:rPr>
          <w:rFonts w:eastAsia="Times New Roman"/>
          <w:i/>
          <w:iCs/>
        </w:rPr>
        <w:t>105</w:t>
      </w:r>
      <w:r w:rsidRPr="00D9395F">
        <w:rPr>
          <w:rFonts w:eastAsia="Times New Roman"/>
        </w:rPr>
        <w:t>, 423–433.</w:t>
      </w:r>
    </w:p>
    <w:p w14:paraId="05F61115" w14:textId="77777777" w:rsidR="00D9395F" w:rsidRPr="00D9395F" w:rsidRDefault="00D9395F" w:rsidP="00D9395F">
      <w:pPr>
        <w:pStyle w:val="Bibliography"/>
        <w:rPr>
          <w:rFonts w:eastAsia="Times New Roman"/>
        </w:rPr>
      </w:pPr>
      <w:r w:rsidRPr="00D9395F">
        <w:rPr>
          <w:rFonts w:eastAsia="Times New Roman"/>
        </w:rPr>
        <w:t xml:space="preserve">Pletscher-Frankild, S., Pallejà, A., Tsafou, K., Binder, J.X., and Jensen, L.J. (2015). DISEASES: Text mining and data integration of disease–gene associations. Methods </w:t>
      </w:r>
      <w:r w:rsidRPr="00D9395F">
        <w:rPr>
          <w:rFonts w:eastAsia="Times New Roman"/>
          <w:i/>
          <w:iCs/>
        </w:rPr>
        <w:t>74</w:t>
      </w:r>
      <w:r w:rsidRPr="00D9395F">
        <w:rPr>
          <w:rFonts w:eastAsia="Times New Roman"/>
        </w:rPr>
        <w:t>, 83–89.</w:t>
      </w:r>
    </w:p>
    <w:p w14:paraId="4BF9FE63" w14:textId="77777777" w:rsidR="00D9395F" w:rsidRPr="00D9395F" w:rsidRDefault="00D9395F" w:rsidP="00D9395F">
      <w:pPr>
        <w:pStyle w:val="Bibliography"/>
        <w:rPr>
          <w:rFonts w:eastAsia="Times New Roman"/>
        </w:rPr>
      </w:pPr>
      <w:r w:rsidRPr="00D9395F">
        <w:rPr>
          <w:rFonts w:eastAsia="Times New Roman"/>
        </w:rPr>
        <w: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t>
      </w:r>
      <w:r w:rsidRPr="00D9395F">
        <w:rPr>
          <w:rFonts w:eastAsia="Times New Roman"/>
          <w:i/>
          <w:iCs/>
        </w:rPr>
        <w:t>28</w:t>
      </w:r>
      <w:r w:rsidRPr="00D9395F">
        <w:rPr>
          <w:rFonts w:eastAsia="Times New Roman"/>
        </w:rPr>
        <w:t>, 7091–7103.</w:t>
      </w:r>
    </w:p>
    <w:p w14:paraId="50A0F8CD" w14:textId="77777777" w:rsidR="00D9395F" w:rsidRPr="00D9395F" w:rsidRDefault="00D9395F" w:rsidP="00D9395F">
      <w:pPr>
        <w:pStyle w:val="Bibliography"/>
        <w:rPr>
          <w:rFonts w:eastAsia="Times New Roman"/>
        </w:rPr>
      </w:pPr>
      <w:r w:rsidRPr="00D9395F">
        <w:rPr>
          <w:rFonts w:eastAsia="Times New Roman"/>
        </w:rPr>
        <w:lastRenderedPageBreak/>
        <w:t>Rang, H.P., and Dale, M.M. (2003). Pharmacology (Churchill Livingstone).</w:t>
      </w:r>
    </w:p>
    <w:p w14:paraId="4A75AC56" w14:textId="77777777" w:rsidR="00D9395F" w:rsidRPr="00D9395F" w:rsidRDefault="00D9395F" w:rsidP="00D9395F">
      <w:pPr>
        <w:pStyle w:val="Bibliography"/>
        <w:rPr>
          <w:rFonts w:eastAsia="Times New Roman"/>
        </w:rPr>
      </w:pPr>
      <w:r w:rsidRPr="00D9395F">
        <w:rPr>
          <w:rFonts w:eastAsia="Times New Roman"/>
        </w:rPr>
        <w:t xml:space="preserve">Routh, V.H., Song, Z., and Liu, X. (2004). The role of glucosensing neurons in the detection of hypoglycemia. Diabetes Technol. Ther. </w:t>
      </w:r>
      <w:r w:rsidRPr="00D9395F">
        <w:rPr>
          <w:rFonts w:eastAsia="Times New Roman"/>
          <w:i/>
          <w:iCs/>
        </w:rPr>
        <w:t>6</w:t>
      </w:r>
      <w:r w:rsidRPr="00D9395F">
        <w:rPr>
          <w:rFonts w:eastAsia="Times New Roman"/>
        </w:rPr>
        <w:t>, 413–421.</w:t>
      </w:r>
    </w:p>
    <w:p w14:paraId="1F612D3F" w14:textId="77777777" w:rsidR="00D9395F" w:rsidRPr="00D9395F" w:rsidRDefault="00D9395F" w:rsidP="00D9395F">
      <w:pPr>
        <w:pStyle w:val="Bibliography"/>
        <w:rPr>
          <w:rFonts w:eastAsia="Times New Roman"/>
        </w:rPr>
      </w:pPr>
      <w:r w:rsidRPr="00D9395F">
        <w:rPr>
          <w:rFonts w:eastAsia="Times New Roman"/>
        </w:rPr>
        <w:t xml:space="preserve">Savin, N.E. (1984). Multiple hypothesis testing. Handb. Econom. </w:t>
      </w:r>
      <w:r w:rsidRPr="00D9395F">
        <w:rPr>
          <w:rFonts w:eastAsia="Times New Roman"/>
          <w:i/>
          <w:iCs/>
        </w:rPr>
        <w:t>2</w:t>
      </w:r>
      <w:r w:rsidRPr="00D9395F">
        <w:rPr>
          <w:rFonts w:eastAsia="Times New Roman"/>
        </w:rPr>
        <w:t>, 827–879.</w:t>
      </w:r>
    </w:p>
    <w:p w14:paraId="6E1180BB" w14:textId="77777777" w:rsidR="00D9395F" w:rsidRPr="00D9395F" w:rsidRDefault="00D9395F" w:rsidP="00D9395F">
      <w:pPr>
        <w:pStyle w:val="Bibliography"/>
        <w:rPr>
          <w:rFonts w:eastAsia="Times New Roman"/>
        </w:rPr>
      </w:pPr>
      <w:r w:rsidRPr="00D9395F">
        <w:rPr>
          <w:rFonts w:eastAsia="Times New Roman"/>
        </w:rPr>
        <w: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t>
      </w:r>
      <w:r w:rsidRPr="00D9395F">
        <w:rPr>
          <w:rFonts w:eastAsia="Times New Roman"/>
          <w:i/>
          <w:iCs/>
        </w:rPr>
        <w:t>177</w:t>
      </w:r>
      <w:r w:rsidRPr="00D9395F">
        <w:rPr>
          <w:rFonts w:eastAsia="Times New Roman"/>
        </w:rPr>
        <w:t>, 252–268.</w:t>
      </w:r>
    </w:p>
    <w:p w14:paraId="308484A3" w14:textId="77777777" w:rsidR="00D9395F" w:rsidRPr="00D9395F" w:rsidRDefault="00D9395F" w:rsidP="00D9395F">
      <w:pPr>
        <w:pStyle w:val="Bibliography"/>
        <w:rPr>
          <w:rFonts w:eastAsia="Times New Roman"/>
        </w:rPr>
      </w:pPr>
      <w:r w:rsidRPr="00D9395F">
        <w:rPr>
          <w:rFonts w:eastAsia="Times New Roman"/>
        </w:rPr>
        <w:t xml:space="preserve">Staff, N.P., Jung, H.-Y., Thiagarajan, T., Yao, M., and Spruston, N. (2000). Resting and active properties of pyramidal neurons in subiculum and CA1 of rat hippocampus. J. Neurophysiol. </w:t>
      </w:r>
      <w:r w:rsidRPr="00D9395F">
        <w:rPr>
          <w:rFonts w:eastAsia="Times New Roman"/>
          <w:i/>
          <w:iCs/>
        </w:rPr>
        <w:t>84</w:t>
      </w:r>
      <w:r w:rsidRPr="00D9395F">
        <w:rPr>
          <w:rFonts w:eastAsia="Times New Roman"/>
        </w:rPr>
        <w:t>, 2398–2408.</w:t>
      </w:r>
    </w:p>
    <w:p w14:paraId="66E1410C" w14:textId="77777777" w:rsidR="00D9395F" w:rsidRPr="00D9395F" w:rsidRDefault="00D9395F" w:rsidP="00D9395F">
      <w:pPr>
        <w:pStyle w:val="Bibliography"/>
        <w:rPr>
          <w:rFonts w:eastAsia="Times New Roman"/>
        </w:rPr>
      </w:pPr>
      <w:r w:rsidRPr="00D9395F">
        <w:rPr>
          <w:rFonts w:eastAsia="Times New Roman"/>
        </w:rPr>
        <w:t xml:space="preserve">Strobl, C., Boulesteix, A.-L., Kneib, T., Augustin, T., and Zeileis, A. (2008). Conditional variable importance for random forests. BMC Bioinformatics </w:t>
      </w:r>
      <w:r w:rsidRPr="00D9395F">
        <w:rPr>
          <w:rFonts w:eastAsia="Times New Roman"/>
          <w:i/>
          <w:iCs/>
        </w:rPr>
        <w:t>9</w:t>
      </w:r>
      <w:r w:rsidRPr="00D9395F">
        <w:rPr>
          <w:rFonts w:eastAsia="Times New Roman"/>
        </w:rPr>
        <w:t>, 307.</w:t>
      </w:r>
    </w:p>
    <w:p w14:paraId="6A894F69" w14:textId="77777777" w:rsidR="00D9395F" w:rsidRPr="00D9395F" w:rsidRDefault="00D9395F" w:rsidP="00D9395F">
      <w:pPr>
        <w:pStyle w:val="Bibliography"/>
        <w:rPr>
          <w:rFonts w:eastAsia="Times New Roman"/>
        </w:rPr>
      </w:pPr>
      <w:r w:rsidRPr="00D9395F">
        <w:rPr>
          <w:rFonts w:eastAsia="Times New Roman"/>
        </w:rPr>
        <w:t xml:space="preserve">Suter, B.A., Migliore, M., and Shepherd, G.M.G. (2013). Intrinsic electrophysiology of mouse corticospinal neurons: a class-specific triad of spike-related properties. Cereb. Cortex N. Y. N 1991 </w:t>
      </w:r>
      <w:r w:rsidRPr="00D9395F">
        <w:rPr>
          <w:rFonts w:eastAsia="Times New Roman"/>
          <w:i/>
          <w:iCs/>
        </w:rPr>
        <w:t>23</w:t>
      </w:r>
      <w:r w:rsidRPr="00D9395F">
        <w:rPr>
          <w:rFonts w:eastAsia="Times New Roman"/>
        </w:rPr>
        <w:t>, 1965–1977.</w:t>
      </w:r>
    </w:p>
    <w:p w14:paraId="30B8581F" w14:textId="77777777" w:rsidR="00D9395F" w:rsidRPr="00D9395F" w:rsidRDefault="00D9395F" w:rsidP="00D9395F">
      <w:pPr>
        <w:pStyle w:val="Bibliography"/>
        <w:rPr>
          <w:rFonts w:eastAsia="Times New Roman"/>
        </w:rPr>
      </w:pPr>
      <w:r w:rsidRPr="00D9395F">
        <w:rPr>
          <w:rFonts w:eastAsia="Times New Roman"/>
        </w:rPr>
        <w:t xml:space="preserve">Tripathy, S.J., Savitskaya, J., Burton, S.D., Urban, N.N., and Gerkin, R.C. (2014). NeuroElectro: a window to the world’s neuron electrophysiology data. Front. Neuroinformatics </w:t>
      </w:r>
      <w:r w:rsidRPr="00D9395F">
        <w:rPr>
          <w:rFonts w:eastAsia="Times New Roman"/>
          <w:i/>
          <w:iCs/>
        </w:rPr>
        <w:t>8</w:t>
      </w:r>
      <w:r w:rsidRPr="00D9395F">
        <w:rPr>
          <w:rFonts w:eastAsia="Times New Roman"/>
        </w:rPr>
        <w:t>, 40.</w:t>
      </w:r>
    </w:p>
    <w:p w14:paraId="2B196319" w14:textId="77777777" w:rsidR="00D9395F" w:rsidRPr="00D9395F" w:rsidRDefault="00D9395F" w:rsidP="00D9395F">
      <w:pPr>
        <w:pStyle w:val="Bibliography"/>
        <w:rPr>
          <w:rFonts w:eastAsia="Times New Roman"/>
        </w:rPr>
      </w:pPr>
      <w:r w:rsidRPr="00D9395F">
        <w:rPr>
          <w:rFonts w:eastAsia="Times New Roman"/>
        </w:rPr>
        <w:t>Tripathy, S.J., Burton, S.D., Geramita, M., Gerkin, R.C., and Urban, N.N. (2015). Brain-wide analysis of electrophysiological diversity yields novel categorization of mammalian neuron types. J. Neurophysiol. jn.00237.2015.</w:t>
      </w:r>
    </w:p>
    <w:p w14:paraId="07FB74A7" w14:textId="77777777" w:rsidR="00D9395F" w:rsidRPr="00D9395F" w:rsidRDefault="00D9395F" w:rsidP="00D9395F">
      <w:pPr>
        <w:pStyle w:val="Bibliography"/>
        <w:rPr>
          <w:rFonts w:eastAsia="Times New Roman"/>
        </w:rPr>
      </w:pPr>
      <w:r w:rsidRPr="00D9395F">
        <w:rPr>
          <w:rFonts w:eastAsia="Times New Roman"/>
        </w:rPr>
        <w:t xml:space="preserve">Uzuner, Ö., and Stubbs, A. (2015). Practical applications for natural language processing in clinical research: The 2014 i2b2/UTHealth shared tasks. J. Biomed. Inform. </w:t>
      </w:r>
      <w:r w:rsidRPr="00D9395F">
        <w:rPr>
          <w:rFonts w:eastAsia="Times New Roman"/>
          <w:i/>
          <w:iCs/>
        </w:rPr>
        <w:t>58</w:t>
      </w:r>
      <w:r w:rsidRPr="00D9395F">
        <w:rPr>
          <w:rFonts w:eastAsia="Times New Roman"/>
        </w:rPr>
        <w:t>, S1–S5.</w:t>
      </w:r>
    </w:p>
    <w:p w14:paraId="54B6D17B" w14:textId="77777777" w:rsidR="00D9395F" w:rsidRPr="00D9395F" w:rsidRDefault="00D9395F" w:rsidP="00D9395F">
      <w:pPr>
        <w:pStyle w:val="Bibliography"/>
        <w:rPr>
          <w:rFonts w:eastAsia="Times New Roman"/>
        </w:rPr>
      </w:pPr>
      <w:r w:rsidRPr="00D9395F">
        <w:rPr>
          <w:rFonts w:eastAsia="Times New Roman"/>
        </w:rPr>
        <w:t xml:space="preserve">Van Der Walt, S., Colbert, S.C., and Varoquaux, G. (2011). The NumPy array: a structure for efficient numerical computation. Comput. Sci. Eng. </w:t>
      </w:r>
      <w:r w:rsidRPr="00D9395F">
        <w:rPr>
          <w:rFonts w:eastAsia="Times New Roman"/>
          <w:i/>
          <w:iCs/>
        </w:rPr>
        <w:t>13</w:t>
      </w:r>
      <w:r w:rsidRPr="00D9395F">
        <w:rPr>
          <w:rFonts w:eastAsia="Times New Roman"/>
        </w:rPr>
        <w:t>, 22–30.</w:t>
      </w:r>
    </w:p>
    <w:p w14:paraId="048F38F9" w14:textId="77777777" w:rsidR="00D9395F" w:rsidRPr="00D9395F" w:rsidRDefault="00D9395F" w:rsidP="00D9395F">
      <w:pPr>
        <w:pStyle w:val="Bibliography"/>
        <w:rPr>
          <w:rFonts w:eastAsia="Times New Roman"/>
        </w:rPr>
      </w:pPr>
      <w:r w:rsidRPr="00D9395F">
        <w:rPr>
          <w:rFonts w:eastAsia="Times New Roman"/>
        </w:rPr>
        <w:t>Van Rijsbergen, C. (1979). Information retrieval. dept. of computer science, university of glasgow. URL Citeseer Ist Psu Eduvanrijsbergen79information Html.</w:t>
      </w:r>
    </w:p>
    <w:p w14:paraId="05896168" w14:textId="77777777" w:rsidR="00D9395F" w:rsidRPr="00D9395F" w:rsidRDefault="00D9395F" w:rsidP="00D9395F">
      <w:pPr>
        <w:pStyle w:val="Bibliography"/>
        <w:rPr>
          <w:rFonts w:eastAsia="Times New Roman"/>
        </w:rPr>
      </w:pPr>
      <w:r w:rsidRPr="00D9395F">
        <w:rPr>
          <w:rFonts w:eastAsia="Times New Roman"/>
        </w:rPr>
        <w:t xml:space="preserve">Wu, W.W., Chan, C.S., and Disterhoft, J.F. (2004). Slow Afterhyperpolarization Governs the Development of NMDA Receptor–Dependent Afterdepolarization in CA1 Pyramidal Neurons During Synaptic Stimulation. J. Neurophysiol. </w:t>
      </w:r>
      <w:r w:rsidRPr="00D9395F">
        <w:rPr>
          <w:rFonts w:eastAsia="Times New Roman"/>
          <w:i/>
          <w:iCs/>
        </w:rPr>
        <w:t>92</w:t>
      </w:r>
      <w:r w:rsidRPr="00D9395F">
        <w:rPr>
          <w:rFonts w:eastAsia="Times New Roman"/>
        </w:rPr>
        <w:t>, 2346.</w:t>
      </w:r>
    </w:p>
    <w:p w14:paraId="026A880F" w14:textId="77777777" w:rsidR="00D9395F" w:rsidRPr="00D9395F" w:rsidRDefault="00D9395F" w:rsidP="00D9395F">
      <w:pPr>
        <w:pStyle w:val="Bibliography"/>
        <w:rPr>
          <w:rFonts w:eastAsia="Times New Roman"/>
        </w:rPr>
      </w:pPr>
      <w:r w:rsidRPr="00D9395F">
        <w:rPr>
          <w:rFonts w:eastAsia="Times New Roman"/>
        </w:rPr>
        <w:t>Yan, X. (2009). Linear regression analysis: theory and computing (World Scientific).</w:t>
      </w:r>
    </w:p>
    <w:p w14:paraId="4BF2608B" w14:textId="77777777" w:rsidR="00D9395F" w:rsidRPr="00D9395F" w:rsidRDefault="00D9395F" w:rsidP="00D9395F">
      <w:pPr>
        <w:pStyle w:val="Bibliography"/>
        <w:rPr>
          <w:rFonts w:eastAsia="Times New Roman"/>
        </w:rPr>
      </w:pPr>
      <w:r w:rsidRPr="00D9395F">
        <w:rPr>
          <w:rFonts w:eastAsia="Times New Roman"/>
        </w:rPr>
        <w:lastRenderedPageBreak/>
        <w:t xml:space="preserve">Yang, W., Carrasquillo, Y., Hooks, B.M., Nerbonne, J.M., and Burkhalter, A. (2013). Distinct Balance of Excitation and Inhibition in an Interareal Feedforward and Feedback Circuit of Mouse Visual Cortex. J. Neurosci. </w:t>
      </w:r>
      <w:r w:rsidRPr="00D9395F">
        <w:rPr>
          <w:rFonts w:eastAsia="Times New Roman"/>
          <w:i/>
          <w:iCs/>
        </w:rPr>
        <w:t>33</w:t>
      </w:r>
      <w:r w:rsidRPr="00D9395F">
        <w:rPr>
          <w:rFonts w:eastAsia="Times New Roman"/>
        </w:rPr>
        <w:t>, 17373–17384.</w:t>
      </w:r>
    </w:p>
    <w:p w14:paraId="2C6E9E13" w14:textId="77777777" w:rsidR="00D9395F" w:rsidRPr="00D9395F" w:rsidRDefault="00D9395F" w:rsidP="00D9395F">
      <w:pPr>
        <w:pStyle w:val="Bibliography"/>
        <w:rPr>
          <w:rFonts w:eastAsia="Times New Roman"/>
        </w:rPr>
      </w:pPr>
      <w:r w:rsidRPr="00D9395F">
        <w:rPr>
          <w:rFonts w:eastAsia="Times New Roman"/>
        </w:rPr>
        <w:t xml:space="preserve">Zaitsev, A.V., Povysheva, N.V., Gonzalez-Burgos, G., Rotaru, D., Fish, K.N., Krimer, L.S., and Lewis, D.A. (2009). Interneuron diversity in layers 2-3 of monkey prefrontal cortex. Cereb. Cortex N. Y. N 1991 </w:t>
      </w:r>
      <w:r w:rsidRPr="00D9395F">
        <w:rPr>
          <w:rFonts w:eastAsia="Times New Roman"/>
          <w:i/>
          <w:iCs/>
        </w:rPr>
        <w:t>19</w:t>
      </w:r>
      <w:r w:rsidRPr="00D9395F">
        <w:rPr>
          <w:rFonts w:eastAsia="Times New Roman"/>
        </w:rPr>
        <w:t>, 1597–1615.</w:t>
      </w:r>
    </w:p>
    <w:p w14:paraId="2AB306C3" w14:textId="77777777" w:rsidR="00D9395F" w:rsidRPr="00D9395F" w:rsidRDefault="00D9395F" w:rsidP="00D9395F">
      <w:pPr>
        <w:pStyle w:val="Bibliography"/>
        <w:rPr>
          <w:rFonts w:eastAsia="Times New Roman"/>
        </w:rPr>
      </w:pPr>
      <w:r w:rsidRPr="00D9395F">
        <w:rPr>
          <w:rFonts w:eastAsia="Times New Roman"/>
        </w:rPr>
        <w:t xml:space="preserve">Zhou, F.-W., Fortin, J.M., Chen, H.-X., Martinez-Diaz, H., Chang, L.-J., Reynolds, B.A., and Roper, S.N. (2015). Functional Integration of Human Neural Precursor Cells in Mouse Cortex. PLOS ONE </w:t>
      </w:r>
      <w:r w:rsidRPr="00D9395F">
        <w:rPr>
          <w:rFonts w:eastAsia="Times New Roman"/>
          <w:i/>
          <w:iCs/>
        </w:rPr>
        <w:t>10</w:t>
      </w:r>
      <w:r w:rsidRPr="00D9395F">
        <w:rPr>
          <w:rFonts w:eastAsia="Times New Roman"/>
        </w:rPr>
        <w:t>, e0120281.</w:t>
      </w:r>
    </w:p>
    <w:p w14:paraId="2E3B5B87" w14:textId="79E4C7D2" w:rsidR="00E9753B" w:rsidRPr="00E94CAE" w:rsidRDefault="008147D4" w:rsidP="00014D18">
      <w:r>
        <w:fldChar w:fldCharType="end"/>
      </w:r>
    </w:p>
    <w:p w14:paraId="2DA0F495" w14:textId="77777777" w:rsidR="00E9753B" w:rsidRDefault="00F5580F" w:rsidP="00AB7C2D">
      <w:pPr>
        <w:pStyle w:val="Heading1"/>
        <w:numPr>
          <w:ilvl w:val="0"/>
          <w:numId w:val="0"/>
        </w:numPr>
      </w:pPr>
      <w:bookmarkStart w:id="89" w:name="_Toc153357254"/>
      <w:r>
        <w:lastRenderedPageBreak/>
        <w:br w:type="page"/>
      </w:r>
      <w:bookmarkStart w:id="90" w:name="_Toc468464430"/>
      <w:r w:rsidR="00E9753B" w:rsidRPr="00E94CAE">
        <w:lastRenderedPageBreak/>
        <w:t>Appendices</w:t>
      </w:r>
      <w:bookmarkEnd w:id="89"/>
      <w:bookmarkEnd w:id="90"/>
    </w:p>
    <w:p w14:paraId="12D3BA85" w14:textId="1E2A3714" w:rsidR="005A529B" w:rsidRDefault="008220BD" w:rsidP="00EA5837">
      <w:pPr>
        <w:pStyle w:val="Heading2"/>
        <w:numPr>
          <w:ilvl w:val="0"/>
          <w:numId w:val="0"/>
        </w:numPr>
        <w:ind w:left="113"/>
      </w:pPr>
      <w:bookmarkStart w:id="91" w:name="_Toc468464431"/>
      <w:r>
        <w:t>Appendix A</w:t>
      </w:r>
      <w:bookmarkEnd w:id="91"/>
    </w:p>
    <w:p w14:paraId="0EDEFF38" w14:textId="34158EF2" w:rsidR="004C4979" w:rsidRDefault="00D71464" w:rsidP="004C4979">
      <w:r w:rsidRPr="00193106">
        <w:rPr>
          <w:b/>
        </w:rPr>
        <w:t>Figure 1</w:t>
      </w:r>
      <w:r w:rsidR="00183F2F" w:rsidRPr="00193106">
        <w:rPr>
          <w:b/>
        </w:rPr>
        <w:t>A</w:t>
      </w:r>
      <w:r w:rsidRPr="00193106">
        <w:rPr>
          <w:b/>
        </w:rPr>
        <w:t xml:space="preserve">: </w:t>
      </w:r>
      <w:r w:rsidR="00D04D26" w:rsidRPr="00193106">
        <w:rPr>
          <w:b/>
        </w:rPr>
        <w:t xml:space="preserve">Principal component analysis of patch-clamp </w:t>
      </w:r>
      <w:r w:rsidR="00B57DDE">
        <w:rPr>
          <w:b/>
        </w:rPr>
        <w:t>internal</w:t>
      </w:r>
      <w:r w:rsidR="00183F2F" w:rsidRPr="00193106">
        <w:rPr>
          <w:b/>
        </w:rPr>
        <w:t xml:space="preserve"> </w:t>
      </w:r>
      <w:r w:rsidR="00A96DC9" w:rsidRPr="00193106">
        <w:rPr>
          <w:b/>
        </w:rPr>
        <w:t>experimental solution components</w:t>
      </w:r>
      <w:r w:rsidR="00A0727C" w:rsidRPr="00193106">
        <w:rPr>
          <w:b/>
        </w:rPr>
        <w:t xml:space="preserve"> (5 major ions)</w:t>
      </w:r>
      <w:r w:rsidR="00D04D26" w:rsidRPr="00193106">
        <w:rPr>
          <w:b/>
        </w:rPr>
        <w:t xml:space="preserve">. </w:t>
      </w:r>
      <w:r w:rsidR="005B3A95" w:rsidRPr="00193106">
        <w:rPr>
          <w:b/>
        </w:rPr>
        <w:t xml:space="preserve">Arrows represent </w:t>
      </w:r>
      <w:r w:rsidR="000B53EE">
        <w:rPr>
          <w:b/>
        </w:rPr>
        <w:t xml:space="preserve">the </w:t>
      </w:r>
      <w:r w:rsidR="002831D5">
        <w:rPr>
          <w:b/>
        </w:rPr>
        <w:t xml:space="preserve">original </w:t>
      </w:r>
      <w:r w:rsidR="00A05C1B">
        <w:rPr>
          <w:b/>
        </w:rPr>
        <w:t xml:space="preserve">ion </w:t>
      </w:r>
      <w:r w:rsidR="000B53EE">
        <w:rPr>
          <w:b/>
        </w:rPr>
        <w:t>concentration</w:t>
      </w:r>
      <w:r w:rsidR="002831D5">
        <w:rPr>
          <w:b/>
        </w:rPr>
        <w:t>s</w:t>
      </w:r>
      <w:r w:rsidR="000B53EE">
        <w:rPr>
          <w:b/>
        </w:rPr>
        <w:t xml:space="preserve"> </w:t>
      </w:r>
      <w:r w:rsidR="004E4809">
        <w:rPr>
          <w:b/>
        </w:rPr>
        <w:t>on the PC1-PC2 space.</w:t>
      </w:r>
      <w:r w:rsidR="00193106">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5D99C270" w14:textId="2783894A" w:rsidR="00D330A8" w:rsidRDefault="00193106" w:rsidP="004C4979">
      <w:r w:rsidRPr="00193106">
        <w:rPr>
          <w:b/>
        </w:rPr>
        <w:lastRenderedPageBreak/>
        <w:t>Figure 1</w:t>
      </w:r>
      <w:r>
        <w:rPr>
          <w:b/>
        </w:rPr>
        <w:t>B</w:t>
      </w:r>
      <w:r w:rsidRPr="00193106">
        <w:rPr>
          <w:b/>
        </w:rPr>
        <w:t xml:space="preserve">: Principal component analysis of patch-clamp </w:t>
      </w:r>
      <w:r w:rsidR="00A60695">
        <w:rPr>
          <w:b/>
        </w:rPr>
        <w:t>extracellular</w:t>
      </w:r>
      <w:r w:rsidRPr="00193106">
        <w:rPr>
          <w:b/>
        </w:rPr>
        <w:t xml:space="preserve"> experimental solution components (5 major ions). </w:t>
      </w:r>
      <w:r w:rsidR="00C316AB" w:rsidRPr="00193106">
        <w:rPr>
          <w:b/>
        </w:rPr>
        <w:t xml:space="preserve">Arrows represent </w:t>
      </w:r>
      <w:r w:rsidR="00C316AB">
        <w:rPr>
          <w:b/>
        </w:rPr>
        <w:t xml:space="preserve">the </w:t>
      </w:r>
      <w:r w:rsidR="00B34029">
        <w:rPr>
          <w:b/>
        </w:rPr>
        <w:t xml:space="preserve">original ion </w:t>
      </w:r>
      <w:r w:rsidR="00C316AB">
        <w:rPr>
          <w:b/>
        </w:rPr>
        <w:t>concentration</w:t>
      </w:r>
      <w:r w:rsidR="00B34029">
        <w:rPr>
          <w:b/>
        </w:rPr>
        <w:t>s</w:t>
      </w:r>
      <w:r w:rsidR="00C316AB">
        <w:rPr>
          <w:b/>
        </w:rPr>
        <w:t xml:space="preserve"> on the PC1-PC2 space.</w:t>
      </w:r>
      <w:r w:rsidR="00183F2F">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17E92137" w14:textId="0AB68209" w:rsidR="006C4B93" w:rsidRDefault="00BE6590" w:rsidP="004C4979">
      <w:pPr>
        <w:rPr>
          <w:b/>
        </w:rPr>
      </w:pPr>
      <w:r>
        <w:rPr>
          <w:b/>
        </w:rPr>
        <w:lastRenderedPageBreak/>
        <w:t>Figure 2: H</w:t>
      </w:r>
      <w:r w:rsidR="006C4B93" w:rsidRPr="004E462A">
        <w:rPr>
          <w:b/>
        </w:rPr>
        <w:t>eatmap</w:t>
      </w:r>
      <w:r>
        <w:rPr>
          <w:b/>
        </w:rPr>
        <w:t>s</w:t>
      </w:r>
      <w:r w:rsidR="006C4B93" w:rsidRPr="004E462A">
        <w:rPr>
          <w:b/>
        </w:rPr>
        <w:t xml:space="preserve"> with hierarchical clustering</w:t>
      </w:r>
      <w:r w:rsidR="00AA4C5B">
        <w:rPr>
          <w:b/>
        </w:rPr>
        <w:t>, manual color breaks for concentration differentiations.</w:t>
      </w:r>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599B8BEE" w14:textId="77777777" w:rsidR="003A03E0" w:rsidRDefault="003A03E0">
      <w:pPr>
        <w:spacing w:line="240" w:lineRule="auto"/>
      </w:pPr>
      <w:r>
        <w:br w:type="page"/>
      </w:r>
    </w:p>
    <w:p w14:paraId="3D374453" w14:textId="64FC8C6B" w:rsidR="00C9062B" w:rsidRPr="004D0DD5" w:rsidRDefault="006C4B93" w:rsidP="004C4979">
      <w:pPr>
        <w:rPr>
          <w:b/>
        </w:rPr>
      </w:pPr>
      <w:r w:rsidRPr="004D0DD5">
        <w:rPr>
          <w:b/>
        </w:rPr>
        <w:lastRenderedPageBreak/>
        <w:t xml:space="preserve">Figure 3: </w:t>
      </w:r>
      <w:r w:rsidR="003A03E0" w:rsidRPr="004D0DD5">
        <w:rPr>
          <w:b/>
        </w:rPr>
        <w:t>Comparing the performance</w:t>
      </w:r>
      <w:r w:rsidR="003557E0" w:rsidRPr="004D0DD5">
        <w:rPr>
          <w:b/>
        </w:rPr>
        <w:t>s</w:t>
      </w:r>
      <w:r w:rsidR="003A03E0" w:rsidRPr="004D0DD5">
        <w:rPr>
          <w:b/>
        </w:rPr>
        <w:t xml:space="preserve"> of </w:t>
      </w:r>
      <w:r w:rsidRPr="004D0DD5">
        <w:rPr>
          <w:b/>
        </w:rPr>
        <w:t>SVM</w:t>
      </w:r>
      <w:r w:rsidR="003A03E0" w:rsidRPr="004D0DD5">
        <w:rPr>
          <w:b/>
        </w:rPr>
        <w:t xml:space="preserve"> and RandomForest models</w:t>
      </w:r>
      <w:r w:rsidR="00515601" w:rsidRPr="004D0DD5">
        <w:rPr>
          <w:b/>
        </w:rPr>
        <w:t>. For each pair of models (colors) – RF is on the left, SVM</w:t>
      </w:r>
      <w:r w:rsidR="00F5103A" w:rsidRPr="004D0DD5">
        <w:rPr>
          <w:b/>
        </w:rPr>
        <w:t xml:space="preserve"> (</w:t>
      </w:r>
      <w:proofErr w:type="spellStart"/>
      <w:r w:rsidR="00F5103A" w:rsidRPr="004D0DD5">
        <w:rPr>
          <w:b/>
        </w:rPr>
        <w:t>glmnet</w:t>
      </w:r>
      <w:proofErr w:type="spellEnd"/>
      <w:r w:rsidR="00F5103A" w:rsidRPr="004D0DD5">
        <w:rPr>
          <w:b/>
        </w:rPr>
        <w:t xml:space="preserve"> package, version 2.0-5)</w:t>
      </w:r>
      <w:r w:rsidR="00515601" w:rsidRPr="004D0DD5">
        <w:rPr>
          <w:b/>
        </w:rPr>
        <w:t xml:space="preserve"> is on the right. </w:t>
      </w:r>
      <w:r w:rsidR="00D91466">
        <w:rPr>
          <w:b/>
        </w:rPr>
        <w:t>RF’s performance is consistently more stable than SVM’s.</w:t>
      </w:r>
    </w:p>
    <w:p w14:paraId="1BF1CD67" w14:textId="3006FC45" w:rsidR="004C4979" w:rsidRPr="004C4979" w:rsidRDefault="005434AC" w:rsidP="004C4979">
      <w:r>
        <w:rPr>
          <w:noProof/>
        </w:rPr>
        <mc:AlternateContent>
          <mc:Choice Requires="wps">
            <w:drawing>
              <wp:anchor distT="0" distB="0" distL="114300" distR="114300" simplePos="0" relativeHeight="251705344" behindDoc="0" locked="0" layoutInCell="1" allowOverlap="1" wp14:anchorId="17B43947" wp14:editId="42C340FB">
                <wp:simplePos x="0" y="0"/>
                <wp:positionH relativeFrom="column">
                  <wp:posOffset>-62865</wp:posOffset>
                </wp:positionH>
                <wp:positionV relativeFrom="paragraph">
                  <wp:posOffset>3179502</wp:posOffset>
                </wp:positionV>
                <wp:extent cx="3657600" cy="228600"/>
                <wp:effectExtent l="0" t="0" r="0" b="0"/>
                <wp:wrapNone/>
                <wp:docPr id="61" name="Rectangle 61"/>
                <wp:cNvGraphicFramePr/>
                <a:graphic xmlns:a="http://schemas.openxmlformats.org/drawingml/2006/main">
                  <a:graphicData uri="http://schemas.microsoft.com/office/word/2010/wordprocessingShape">
                    <wps:wsp>
                      <wps:cNvSpPr/>
                      <wps:spPr>
                        <a:xfrm>
                          <a:off x="0" y="0"/>
                          <a:ext cx="3657600"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F1BDC" id="Rectangle 61" o:spid="_x0000_s1026" style="position:absolute;margin-left:-4.95pt;margin-top:250.35pt;width:4in;height:18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" fillcolor="white [3201]" stroked="f" strokeweight="2pt"/>
            </w:pict>
          </mc:Fallback>
        </mc:AlternateContent>
      </w:r>
      <w:r w:rsidR="00D7799E">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92" w:name="_Toc468464432"/>
      <w:r>
        <w:lastRenderedPageBreak/>
        <w:t>Appendix B</w:t>
      </w:r>
      <w:bookmarkEnd w:id="92"/>
    </w:p>
    <w:p w14:paraId="694BD660" w14:textId="1DB42CA8" w:rsidR="008220BD" w:rsidRPr="00B76316" w:rsidRDefault="00CA4774" w:rsidP="008220BD">
      <w:pPr>
        <w:rPr>
          <w:b/>
        </w:rPr>
      </w:pPr>
      <w:r w:rsidRPr="00B76316">
        <w:rPr>
          <w:b/>
        </w:rPr>
        <w:t xml:space="preserve">Figure 1: </w:t>
      </w:r>
      <w:r w:rsidR="009D57DC" w:rsidRPr="00B76316">
        <w:rPr>
          <w:b/>
        </w:rPr>
        <w:t>Detailed NeuroElectro curation protocol</w:t>
      </w:r>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1">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2">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3">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4">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5">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18E3362F" w14:textId="77777777" w:rsidR="00B624C6" w:rsidRDefault="00B624C6" w:rsidP="008220BD"/>
    <w:p w14:paraId="63A0D162" w14:textId="3F93AFE4" w:rsidR="00CA4774" w:rsidRDefault="00CA4774" w:rsidP="008220BD">
      <w:pPr>
        <w:rPr>
          <w:b/>
        </w:rPr>
      </w:pPr>
      <w:r w:rsidRPr="00B624C6">
        <w:rPr>
          <w:b/>
        </w:rPr>
        <w:lastRenderedPageBreak/>
        <w:t xml:space="preserve">Figure 2: </w:t>
      </w:r>
      <w:r w:rsidR="006F6DB2">
        <w:rPr>
          <w:b/>
        </w:rPr>
        <w:t>The new c</w:t>
      </w:r>
      <w:r w:rsidR="0019797E">
        <w:rPr>
          <w:b/>
        </w:rPr>
        <w:t xml:space="preserve">uration interface </w:t>
      </w:r>
      <w:r w:rsidR="001E416C">
        <w:rPr>
          <w:b/>
        </w:rPr>
        <w:t>with</w:t>
      </w:r>
      <w:r w:rsidR="00BB710C">
        <w:rPr>
          <w:b/>
        </w:rPr>
        <w:t xml:space="preserve"> staged RMP</w:t>
      </w:r>
      <w:r w:rsidR="00F046C6">
        <w:rPr>
          <w:b/>
        </w:rPr>
        <w:t xml:space="preserve"> measurement</w:t>
      </w:r>
      <w:r w:rsidR="003F3835">
        <w:rPr>
          <w:b/>
        </w:rPr>
        <w:t xml:space="preserve"> for 2 neuron types.</w:t>
      </w:r>
      <w:r w:rsidR="00163C0D">
        <w:rPr>
          <w:b/>
        </w:rPr>
        <w:t xml:space="preserve"> </w:t>
      </w:r>
      <w:r w:rsidR="00332F21">
        <w:rPr>
          <w:b/>
        </w:rPr>
        <w:t>Input resistance annotation scheduled for deletion (example o</w:t>
      </w:r>
      <w:r w:rsidR="00766722">
        <w:rPr>
          <w:b/>
        </w:rPr>
        <w:t>nly, the annotation is right).</w:t>
      </w:r>
    </w:p>
    <w:p w14:paraId="0C2FD0B9" w14:textId="350348B0" w:rsidR="00E9753B" w:rsidRPr="00F675AF" w:rsidRDefault="00BB710C" w:rsidP="00014D18">
      <w:pPr>
        <w:rPr>
          <w:b/>
        </w:rPr>
      </w:pPr>
      <w:r>
        <w:rPr>
          <w:b/>
          <w:noProof/>
        </w:rPr>
        <w:drawing>
          <wp:inline distT="0" distB="0" distL="0" distR="0" wp14:anchorId="57127F7E" wp14:editId="0C730E96">
            <wp:extent cx="7181975" cy="4794887"/>
            <wp:effectExtent l="0" t="318" r="6033" b="603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46">
                      <a:extLst>
                        <a:ext uri="{28A0092B-C50C-407E-A947-70E740481C1C}">
                          <a14:useLocalDpi xmlns:a14="http://schemas.microsoft.com/office/drawing/2010/main" val="0"/>
                        </a:ext>
                      </a:extLst>
                    </a:blip>
                    <a:stretch>
                      <a:fillRect/>
                    </a:stretch>
                  </pic:blipFill>
                  <pic:spPr>
                    <a:xfrm rot="5400000">
                      <a:off x="0" y="0"/>
                      <a:ext cx="7202180" cy="4808377"/>
                    </a:xfrm>
                    <a:prstGeom prst="rect">
                      <a:avLst/>
                    </a:prstGeom>
                  </pic:spPr>
                </pic:pic>
              </a:graphicData>
            </a:graphic>
          </wp:inline>
        </w:drawing>
      </w:r>
    </w:p>
    <w:sectPr w:rsidR="00E9753B" w:rsidRPr="00F675AF" w:rsidSect="00D828F7">
      <w:footerReference w:type="default" r:id="rId4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257DF" w14:textId="77777777" w:rsidR="000A0BE5" w:rsidRDefault="000A0BE5" w:rsidP="00014D18">
      <w:r>
        <w:separator/>
      </w:r>
    </w:p>
  </w:endnote>
  <w:endnote w:type="continuationSeparator" w:id="0">
    <w:p w14:paraId="522F905D" w14:textId="77777777" w:rsidR="000A0BE5" w:rsidRDefault="000A0BE5"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5A9ED" w14:textId="77777777" w:rsidR="00E64059" w:rsidRDefault="00E64059">
    <w:pPr>
      <w:pStyle w:val="Footer"/>
      <w:jc w:val="right"/>
    </w:pPr>
    <w:r>
      <w:fldChar w:fldCharType="begin"/>
    </w:r>
    <w:r>
      <w:instrText xml:space="preserve"> PAGE   \* MERGEFORMAT </w:instrText>
    </w:r>
    <w:r>
      <w:fldChar w:fldCharType="separate"/>
    </w:r>
    <w:r w:rsidR="00A66BC0">
      <w:rPr>
        <w:noProof/>
      </w:rPr>
      <w:t>45</w:t>
    </w:r>
    <w:r>
      <w:rPr>
        <w:noProof/>
      </w:rPr>
      <w:fldChar w:fldCharType="end"/>
    </w:r>
  </w:p>
  <w:p w14:paraId="01E4C830" w14:textId="77777777" w:rsidR="00E64059" w:rsidRDefault="00E64059"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46906C" w14:textId="77777777" w:rsidR="000A0BE5" w:rsidRDefault="000A0BE5" w:rsidP="00014D18">
      <w:r>
        <w:separator/>
      </w:r>
    </w:p>
  </w:footnote>
  <w:footnote w:type="continuationSeparator" w:id="0">
    <w:p w14:paraId="2C6074EB" w14:textId="77777777" w:rsidR="000A0BE5" w:rsidRDefault="000A0BE5" w:rsidP="00014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A06D9D"/>
    <w:multiLevelType w:val="hybridMultilevel"/>
    <w:tmpl w:val="F9F6E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1926368"/>
    <w:multiLevelType w:val="multilevel"/>
    <w:tmpl w:val="4DECCBC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2B224E1"/>
    <w:multiLevelType w:val="multilevel"/>
    <w:tmpl w:val="5E00B7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63600D"/>
    <w:multiLevelType w:val="multilevel"/>
    <w:tmpl w:val="C748AEA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7"/>
  </w:num>
  <w:num w:numId="3">
    <w:abstractNumId w:val="26"/>
  </w:num>
  <w:num w:numId="4">
    <w:abstractNumId w:val="1"/>
  </w:num>
  <w:num w:numId="5">
    <w:abstractNumId w:val="6"/>
  </w:num>
  <w:num w:numId="6">
    <w:abstractNumId w:val="27"/>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4"/>
  </w:num>
  <w:num w:numId="19">
    <w:abstractNumId w:val="12"/>
  </w:num>
  <w:num w:numId="20">
    <w:abstractNumId w:val="25"/>
  </w:num>
  <w:num w:numId="21">
    <w:abstractNumId w:val="17"/>
  </w:num>
  <w:num w:numId="22">
    <w:abstractNumId w:val="23"/>
  </w:num>
  <w:num w:numId="23">
    <w:abstractNumId w:val="29"/>
  </w:num>
  <w:num w:numId="24">
    <w:abstractNumId w:val="21"/>
  </w:num>
  <w:num w:numId="25">
    <w:abstractNumId w:val="3"/>
  </w:num>
  <w:num w:numId="26">
    <w:abstractNumId w:val="28"/>
  </w:num>
  <w:num w:numId="27">
    <w:abstractNumId w:val="10"/>
  </w:num>
  <w:num w:numId="28">
    <w:abstractNumId w:val="5"/>
  </w:num>
  <w:num w:numId="29">
    <w:abstractNumId w:val="2"/>
  </w:num>
  <w:num w:numId="30">
    <w:abstractNumId w:val="4"/>
  </w:num>
  <w:num w:numId="31">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377E"/>
    <w:rsid w:val="00004DCC"/>
    <w:rsid w:val="00004F94"/>
    <w:rsid w:val="00005474"/>
    <w:rsid w:val="00006DB5"/>
    <w:rsid w:val="00010078"/>
    <w:rsid w:val="00011024"/>
    <w:rsid w:val="00011A1E"/>
    <w:rsid w:val="00012AF9"/>
    <w:rsid w:val="00013DF5"/>
    <w:rsid w:val="000146F4"/>
    <w:rsid w:val="00014D18"/>
    <w:rsid w:val="00014FFA"/>
    <w:rsid w:val="000167F5"/>
    <w:rsid w:val="00020ED1"/>
    <w:rsid w:val="00021D30"/>
    <w:rsid w:val="000227D4"/>
    <w:rsid w:val="00022E10"/>
    <w:rsid w:val="00023D82"/>
    <w:rsid w:val="000306E1"/>
    <w:rsid w:val="000307D0"/>
    <w:rsid w:val="000307DA"/>
    <w:rsid w:val="00030AA7"/>
    <w:rsid w:val="00032320"/>
    <w:rsid w:val="00032D6B"/>
    <w:rsid w:val="000336F0"/>
    <w:rsid w:val="0003398A"/>
    <w:rsid w:val="00033E8F"/>
    <w:rsid w:val="00035C3A"/>
    <w:rsid w:val="00036E2E"/>
    <w:rsid w:val="00041BC3"/>
    <w:rsid w:val="00046416"/>
    <w:rsid w:val="00047543"/>
    <w:rsid w:val="00047E89"/>
    <w:rsid w:val="0005263F"/>
    <w:rsid w:val="00053572"/>
    <w:rsid w:val="00053711"/>
    <w:rsid w:val="0005394F"/>
    <w:rsid w:val="00053A5F"/>
    <w:rsid w:val="00053B43"/>
    <w:rsid w:val="0005421D"/>
    <w:rsid w:val="000558B9"/>
    <w:rsid w:val="000559BF"/>
    <w:rsid w:val="000569B6"/>
    <w:rsid w:val="00057901"/>
    <w:rsid w:val="00062B87"/>
    <w:rsid w:val="000631E1"/>
    <w:rsid w:val="00063D54"/>
    <w:rsid w:val="000679CE"/>
    <w:rsid w:val="00075476"/>
    <w:rsid w:val="00075A80"/>
    <w:rsid w:val="00077DB1"/>
    <w:rsid w:val="00080949"/>
    <w:rsid w:val="0008198F"/>
    <w:rsid w:val="00081A64"/>
    <w:rsid w:val="00085535"/>
    <w:rsid w:val="00085E36"/>
    <w:rsid w:val="00091333"/>
    <w:rsid w:val="000927F5"/>
    <w:rsid w:val="00092AD5"/>
    <w:rsid w:val="00097006"/>
    <w:rsid w:val="000A0BE5"/>
    <w:rsid w:val="000A4ABC"/>
    <w:rsid w:val="000A5A97"/>
    <w:rsid w:val="000A5F57"/>
    <w:rsid w:val="000A766F"/>
    <w:rsid w:val="000B0231"/>
    <w:rsid w:val="000B0F0B"/>
    <w:rsid w:val="000B14CA"/>
    <w:rsid w:val="000B1899"/>
    <w:rsid w:val="000B29AC"/>
    <w:rsid w:val="000B3280"/>
    <w:rsid w:val="000B3C56"/>
    <w:rsid w:val="000B496E"/>
    <w:rsid w:val="000B53EE"/>
    <w:rsid w:val="000B56F9"/>
    <w:rsid w:val="000B59EB"/>
    <w:rsid w:val="000B60A9"/>
    <w:rsid w:val="000B6869"/>
    <w:rsid w:val="000B7200"/>
    <w:rsid w:val="000B752B"/>
    <w:rsid w:val="000C1371"/>
    <w:rsid w:val="000C290A"/>
    <w:rsid w:val="000C58C6"/>
    <w:rsid w:val="000C5AC1"/>
    <w:rsid w:val="000C71AB"/>
    <w:rsid w:val="000C798E"/>
    <w:rsid w:val="000C7FAA"/>
    <w:rsid w:val="000D12C3"/>
    <w:rsid w:val="000D1960"/>
    <w:rsid w:val="000D1EA1"/>
    <w:rsid w:val="000D35BE"/>
    <w:rsid w:val="000D4A84"/>
    <w:rsid w:val="000D4C7D"/>
    <w:rsid w:val="000D4E5D"/>
    <w:rsid w:val="000D5A17"/>
    <w:rsid w:val="000D62FA"/>
    <w:rsid w:val="000D646E"/>
    <w:rsid w:val="000D7ACA"/>
    <w:rsid w:val="000D7DB1"/>
    <w:rsid w:val="000E0EBC"/>
    <w:rsid w:val="000E2CB1"/>
    <w:rsid w:val="000E42C4"/>
    <w:rsid w:val="000E6E1D"/>
    <w:rsid w:val="000F01E6"/>
    <w:rsid w:val="000F0E75"/>
    <w:rsid w:val="000F186B"/>
    <w:rsid w:val="000F2B89"/>
    <w:rsid w:val="000F2FF7"/>
    <w:rsid w:val="000F3BC8"/>
    <w:rsid w:val="000F409D"/>
    <w:rsid w:val="000F4909"/>
    <w:rsid w:val="000F5F8E"/>
    <w:rsid w:val="000F693C"/>
    <w:rsid w:val="001015C1"/>
    <w:rsid w:val="00101BE3"/>
    <w:rsid w:val="001028FB"/>
    <w:rsid w:val="00102AA8"/>
    <w:rsid w:val="001033CF"/>
    <w:rsid w:val="001043AD"/>
    <w:rsid w:val="00104CC2"/>
    <w:rsid w:val="00106BB6"/>
    <w:rsid w:val="00107D6C"/>
    <w:rsid w:val="00112E1C"/>
    <w:rsid w:val="001141D6"/>
    <w:rsid w:val="00114519"/>
    <w:rsid w:val="001146D9"/>
    <w:rsid w:val="00120B20"/>
    <w:rsid w:val="00121994"/>
    <w:rsid w:val="00122BAC"/>
    <w:rsid w:val="00124688"/>
    <w:rsid w:val="0012733B"/>
    <w:rsid w:val="0013048A"/>
    <w:rsid w:val="00130CED"/>
    <w:rsid w:val="00131C5F"/>
    <w:rsid w:val="00132E8C"/>
    <w:rsid w:val="00134416"/>
    <w:rsid w:val="00135899"/>
    <w:rsid w:val="00135BBC"/>
    <w:rsid w:val="00135BD3"/>
    <w:rsid w:val="0013656A"/>
    <w:rsid w:val="001368EC"/>
    <w:rsid w:val="00136A5A"/>
    <w:rsid w:val="001407CD"/>
    <w:rsid w:val="00142F8A"/>
    <w:rsid w:val="00144CFB"/>
    <w:rsid w:val="001462A6"/>
    <w:rsid w:val="00146B1F"/>
    <w:rsid w:val="00146B6A"/>
    <w:rsid w:val="00150E03"/>
    <w:rsid w:val="00150F34"/>
    <w:rsid w:val="001512FB"/>
    <w:rsid w:val="00151BD5"/>
    <w:rsid w:val="00151D02"/>
    <w:rsid w:val="00154931"/>
    <w:rsid w:val="00161595"/>
    <w:rsid w:val="00163B6A"/>
    <w:rsid w:val="00163C0D"/>
    <w:rsid w:val="0016517B"/>
    <w:rsid w:val="00165304"/>
    <w:rsid w:val="00165A7D"/>
    <w:rsid w:val="0016625C"/>
    <w:rsid w:val="001704CB"/>
    <w:rsid w:val="00172BCF"/>
    <w:rsid w:val="00175C69"/>
    <w:rsid w:val="0017728B"/>
    <w:rsid w:val="00181C59"/>
    <w:rsid w:val="00183925"/>
    <w:rsid w:val="00183F2F"/>
    <w:rsid w:val="00187092"/>
    <w:rsid w:val="0018753A"/>
    <w:rsid w:val="0019096E"/>
    <w:rsid w:val="001909DD"/>
    <w:rsid w:val="00191E9F"/>
    <w:rsid w:val="0019295C"/>
    <w:rsid w:val="00193106"/>
    <w:rsid w:val="001934EA"/>
    <w:rsid w:val="00195461"/>
    <w:rsid w:val="0019797E"/>
    <w:rsid w:val="001A113C"/>
    <w:rsid w:val="001A13A0"/>
    <w:rsid w:val="001A1E37"/>
    <w:rsid w:val="001A2BDC"/>
    <w:rsid w:val="001A3DD6"/>
    <w:rsid w:val="001A40BB"/>
    <w:rsid w:val="001A4461"/>
    <w:rsid w:val="001A5038"/>
    <w:rsid w:val="001A5433"/>
    <w:rsid w:val="001A55B6"/>
    <w:rsid w:val="001A5DEC"/>
    <w:rsid w:val="001A7CCA"/>
    <w:rsid w:val="001B04A5"/>
    <w:rsid w:val="001B0DD6"/>
    <w:rsid w:val="001B2170"/>
    <w:rsid w:val="001B2682"/>
    <w:rsid w:val="001B3CFD"/>
    <w:rsid w:val="001B4276"/>
    <w:rsid w:val="001B47D8"/>
    <w:rsid w:val="001B58D7"/>
    <w:rsid w:val="001B5E4D"/>
    <w:rsid w:val="001B628A"/>
    <w:rsid w:val="001B6F0F"/>
    <w:rsid w:val="001B7614"/>
    <w:rsid w:val="001C0F4A"/>
    <w:rsid w:val="001C28F3"/>
    <w:rsid w:val="001C29A0"/>
    <w:rsid w:val="001C35BF"/>
    <w:rsid w:val="001C4C21"/>
    <w:rsid w:val="001C6F17"/>
    <w:rsid w:val="001C7178"/>
    <w:rsid w:val="001C75D5"/>
    <w:rsid w:val="001D0DDD"/>
    <w:rsid w:val="001D1B85"/>
    <w:rsid w:val="001D24E8"/>
    <w:rsid w:val="001D31C2"/>
    <w:rsid w:val="001D3315"/>
    <w:rsid w:val="001D4073"/>
    <w:rsid w:val="001D4AF0"/>
    <w:rsid w:val="001D6208"/>
    <w:rsid w:val="001D6916"/>
    <w:rsid w:val="001D6B1A"/>
    <w:rsid w:val="001D758B"/>
    <w:rsid w:val="001E02A6"/>
    <w:rsid w:val="001E0A91"/>
    <w:rsid w:val="001E2C76"/>
    <w:rsid w:val="001E3E17"/>
    <w:rsid w:val="001E401C"/>
    <w:rsid w:val="001E416C"/>
    <w:rsid w:val="001E642C"/>
    <w:rsid w:val="001E68B7"/>
    <w:rsid w:val="001E76A7"/>
    <w:rsid w:val="001F1567"/>
    <w:rsid w:val="001F19B9"/>
    <w:rsid w:val="001F471E"/>
    <w:rsid w:val="001F50AE"/>
    <w:rsid w:val="001F7A1A"/>
    <w:rsid w:val="00200115"/>
    <w:rsid w:val="00201779"/>
    <w:rsid w:val="00201DD0"/>
    <w:rsid w:val="002062CD"/>
    <w:rsid w:val="0020687C"/>
    <w:rsid w:val="0020692C"/>
    <w:rsid w:val="002079FD"/>
    <w:rsid w:val="00214DA0"/>
    <w:rsid w:val="00216111"/>
    <w:rsid w:val="00216601"/>
    <w:rsid w:val="002167B7"/>
    <w:rsid w:val="0021683C"/>
    <w:rsid w:val="0021743E"/>
    <w:rsid w:val="0021750E"/>
    <w:rsid w:val="002175EA"/>
    <w:rsid w:val="00220A9C"/>
    <w:rsid w:val="0022128C"/>
    <w:rsid w:val="002212EA"/>
    <w:rsid w:val="00223B2A"/>
    <w:rsid w:val="002249A2"/>
    <w:rsid w:val="002256DF"/>
    <w:rsid w:val="00226FC1"/>
    <w:rsid w:val="00227A28"/>
    <w:rsid w:val="00227B51"/>
    <w:rsid w:val="00231217"/>
    <w:rsid w:val="0023142E"/>
    <w:rsid w:val="00232F94"/>
    <w:rsid w:val="00233422"/>
    <w:rsid w:val="00235E84"/>
    <w:rsid w:val="002364A9"/>
    <w:rsid w:val="002364CB"/>
    <w:rsid w:val="00236AE2"/>
    <w:rsid w:val="00236C5F"/>
    <w:rsid w:val="00237B44"/>
    <w:rsid w:val="00240ED3"/>
    <w:rsid w:val="00241932"/>
    <w:rsid w:val="0024358C"/>
    <w:rsid w:val="00245BC7"/>
    <w:rsid w:val="00245D2F"/>
    <w:rsid w:val="00247621"/>
    <w:rsid w:val="00252A35"/>
    <w:rsid w:val="002534EF"/>
    <w:rsid w:val="0025558D"/>
    <w:rsid w:val="0025578B"/>
    <w:rsid w:val="0025709F"/>
    <w:rsid w:val="00257161"/>
    <w:rsid w:val="00257595"/>
    <w:rsid w:val="00257663"/>
    <w:rsid w:val="002577CC"/>
    <w:rsid w:val="00257FD8"/>
    <w:rsid w:val="00261527"/>
    <w:rsid w:val="00262752"/>
    <w:rsid w:val="0026297D"/>
    <w:rsid w:val="0026563D"/>
    <w:rsid w:val="0026595C"/>
    <w:rsid w:val="00266314"/>
    <w:rsid w:val="002664CF"/>
    <w:rsid w:val="00267679"/>
    <w:rsid w:val="0026778F"/>
    <w:rsid w:val="00270BE7"/>
    <w:rsid w:val="0027220B"/>
    <w:rsid w:val="00272604"/>
    <w:rsid w:val="00273B9B"/>
    <w:rsid w:val="00274773"/>
    <w:rsid w:val="00274DD0"/>
    <w:rsid w:val="00275B0C"/>
    <w:rsid w:val="0027626B"/>
    <w:rsid w:val="00276DCA"/>
    <w:rsid w:val="00280985"/>
    <w:rsid w:val="00280DDB"/>
    <w:rsid w:val="00281292"/>
    <w:rsid w:val="00282196"/>
    <w:rsid w:val="002831D5"/>
    <w:rsid w:val="002833E9"/>
    <w:rsid w:val="00283579"/>
    <w:rsid w:val="00285835"/>
    <w:rsid w:val="00290CB8"/>
    <w:rsid w:val="00292A68"/>
    <w:rsid w:val="00293370"/>
    <w:rsid w:val="0029492E"/>
    <w:rsid w:val="0029546D"/>
    <w:rsid w:val="00295CF8"/>
    <w:rsid w:val="00295F17"/>
    <w:rsid w:val="0029701E"/>
    <w:rsid w:val="002A4B5F"/>
    <w:rsid w:val="002A5CD8"/>
    <w:rsid w:val="002A5E41"/>
    <w:rsid w:val="002A625F"/>
    <w:rsid w:val="002A6A73"/>
    <w:rsid w:val="002B079F"/>
    <w:rsid w:val="002B0C9A"/>
    <w:rsid w:val="002B2124"/>
    <w:rsid w:val="002B490D"/>
    <w:rsid w:val="002B60CA"/>
    <w:rsid w:val="002B66F1"/>
    <w:rsid w:val="002B6A23"/>
    <w:rsid w:val="002B7597"/>
    <w:rsid w:val="002B7A7A"/>
    <w:rsid w:val="002C0F91"/>
    <w:rsid w:val="002C1B81"/>
    <w:rsid w:val="002C2A17"/>
    <w:rsid w:val="002C3382"/>
    <w:rsid w:val="002C63B0"/>
    <w:rsid w:val="002C7E32"/>
    <w:rsid w:val="002D05A1"/>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1CBA"/>
    <w:rsid w:val="002F3496"/>
    <w:rsid w:val="002F470A"/>
    <w:rsid w:val="002F5A10"/>
    <w:rsid w:val="002F61B2"/>
    <w:rsid w:val="00302BF2"/>
    <w:rsid w:val="0030373D"/>
    <w:rsid w:val="00307B28"/>
    <w:rsid w:val="00310920"/>
    <w:rsid w:val="00310A3F"/>
    <w:rsid w:val="00310BA3"/>
    <w:rsid w:val="00312985"/>
    <w:rsid w:val="00312AE2"/>
    <w:rsid w:val="0031454C"/>
    <w:rsid w:val="00314D0D"/>
    <w:rsid w:val="00315D80"/>
    <w:rsid w:val="003169A3"/>
    <w:rsid w:val="00316AD5"/>
    <w:rsid w:val="00316EE6"/>
    <w:rsid w:val="0032000D"/>
    <w:rsid w:val="003205E8"/>
    <w:rsid w:val="00321378"/>
    <w:rsid w:val="0032164B"/>
    <w:rsid w:val="0032196E"/>
    <w:rsid w:val="003235A8"/>
    <w:rsid w:val="003237B2"/>
    <w:rsid w:val="00327787"/>
    <w:rsid w:val="00327C64"/>
    <w:rsid w:val="003310D0"/>
    <w:rsid w:val="00332F21"/>
    <w:rsid w:val="00333860"/>
    <w:rsid w:val="00336963"/>
    <w:rsid w:val="00336D38"/>
    <w:rsid w:val="00340BFC"/>
    <w:rsid w:val="00342D5B"/>
    <w:rsid w:val="00342E81"/>
    <w:rsid w:val="003432E1"/>
    <w:rsid w:val="003436DF"/>
    <w:rsid w:val="0034406D"/>
    <w:rsid w:val="00344571"/>
    <w:rsid w:val="003458E9"/>
    <w:rsid w:val="00346D10"/>
    <w:rsid w:val="00347757"/>
    <w:rsid w:val="003501C7"/>
    <w:rsid w:val="003504D8"/>
    <w:rsid w:val="00352C1F"/>
    <w:rsid w:val="00352E42"/>
    <w:rsid w:val="00353C89"/>
    <w:rsid w:val="0035418F"/>
    <w:rsid w:val="003557E0"/>
    <w:rsid w:val="00355F3C"/>
    <w:rsid w:val="003561C4"/>
    <w:rsid w:val="0035661F"/>
    <w:rsid w:val="0035687D"/>
    <w:rsid w:val="00356FD7"/>
    <w:rsid w:val="00361042"/>
    <w:rsid w:val="00361D7A"/>
    <w:rsid w:val="00361F38"/>
    <w:rsid w:val="00366877"/>
    <w:rsid w:val="00370AB8"/>
    <w:rsid w:val="00370C71"/>
    <w:rsid w:val="00371D6D"/>
    <w:rsid w:val="003727E1"/>
    <w:rsid w:val="0037281A"/>
    <w:rsid w:val="003756DC"/>
    <w:rsid w:val="0037600C"/>
    <w:rsid w:val="0037728A"/>
    <w:rsid w:val="00380F9D"/>
    <w:rsid w:val="0038142B"/>
    <w:rsid w:val="00383216"/>
    <w:rsid w:val="00383CA2"/>
    <w:rsid w:val="00385F71"/>
    <w:rsid w:val="003871B6"/>
    <w:rsid w:val="003913BD"/>
    <w:rsid w:val="003948E7"/>
    <w:rsid w:val="00394A07"/>
    <w:rsid w:val="00395BB7"/>
    <w:rsid w:val="00395F88"/>
    <w:rsid w:val="00396135"/>
    <w:rsid w:val="0039762F"/>
    <w:rsid w:val="003A03E0"/>
    <w:rsid w:val="003A103F"/>
    <w:rsid w:val="003A24D8"/>
    <w:rsid w:val="003A36B6"/>
    <w:rsid w:val="003A3C12"/>
    <w:rsid w:val="003A5D8A"/>
    <w:rsid w:val="003A76B9"/>
    <w:rsid w:val="003B0B59"/>
    <w:rsid w:val="003B19EB"/>
    <w:rsid w:val="003B2A85"/>
    <w:rsid w:val="003B2F91"/>
    <w:rsid w:val="003B44B9"/>
    <w:rsid w:val="003B4528"/>
    <w:rsid w:val="003B5396"/>
    <w:rsid w:val="003B6929"/>
    <w:rsid w:val="003C2265"/>
    <w:rsid w:val="003C337A"/>
    <w:rsid w:val="003C3B45"/>
    <w:rsid w:val="003C5086"/>
    <w:rsid w:val="003C6C55"/>
    <w:rsid w:val="003C6E6B"/>
    <w:rsid w:val="003D066B"/>
    <w:rsid w:val="003D0920"/>
    <w:rsid w:val="003D0A6B"/>
    <w:rsid w:val="003D285A"/>
    <w:rsid w:val="003D338D"/>
    <w:rsid w:val="003D3C2B"/>
    <w:rsid w:val="003D430B"/>
    <w:rsid w:val="003D5C0D"/>
    <w:rsid w:val="003D6362"/>
    <w:rsid w:val="003D72AE"/>
    <w:rsid w:val="003E08A4"/>
    <w:rsid w:val="003E1820"/>
    <w:rsid w:val="003E1BC5"/>
    <w:rsid w:val="003E1CE9"/>
    <w:rsid w:val="003E2599"/>
    <w:rsid w:val="003E2F45"/>
    <w:rsid w:val="003E3AD8"/>
    <w:rsid w:val="003E3E42"/>
    <w:rsid w:val="003E5368"/>
    <w:rsid w:val="003E5ADC"/>
    <w:rsid w:val="003E6F46"/>
    <w:rsid w:val="003F03F2"/>
    <w:rsid w:val="003F15C9"/>
    <w:rsid w:val="003F1B95"/>
    <w:rsid w:val="003F2043"/>
    <w:rsid w:val="003F2D6A"/>
    <w:rsid w:val="003F3835"/>
    <w:rsid w:val="003F45BD"/>
    <w:rsid w:val="003F4B20"/>
    <w:rsid w:val="003F523F"/>
    <w:rsid w:val="003F64AB"/>
    <w:rsid w:val="003F75CC"/>
    <w:rsid w:val="00400D3C"/>
    <w:rsid w:val="00401039"/>
    <w:rsid w:val="00402F8C"/>
    <w:rsid w:val="00402FC4"/>
    <w:rsid w:val="0040329D"/>
    <w:rsid w:val="00404580"/>
    <w:rsid w:val="0040764D"/>
    <w:rsid w:val="00407A3F"/>
    <w:rsid w:val="004101B9"/>
    <w:rsid w:val="0041125C"/>
    <w:rsid w:val="0041405B"/>
    <w:rsid w:val="004151B5"/>
    <w:rsid w:val="00415E14"/>
    <w:rsid w:val="0042007F"/>
    <w:rsid w:val="00421EA2"/>
    <w:rsid w:val="00422B55"/>
    <w:rsid w:val="004235D3"/>
    <w:rsid w:val="004248B4"/>
    <w:rsid w:val="00424E4B"/>
    <w:rsid w:val="00426021"/>
    <w:rsid w:val="0042731F"/>
    <w:rsid w:val="0042751F"/>
    <w:rsid w:val="00430076"/>
    <w:rsid w:val="00430211"/>
    <w:rsid w:val="00430EEC"/>
    <w:rsid w:val="0043109B"/>
    <w:rsid w:val="004317E6"/>
    <w:rsid w:val="004318FF"/>
    <w:rsid w:val="00431D7E"/>
    <w:rsid w:val="004320C2"/>
    <w:rsid w:val="00433496"/>
    <w:rsid w:val="004348FE"/>
    <w:rsid w:val="00435CEE"/>
    <w:rsid w:val="0043635E"/>
    <w:rsid w:val="004416DD"/>
    <w:rsid w:val="00442C7D"/>
    <w:rsid w:val="004432EF"/>
    <w:rsid w:val="0044784D"/>
    <w:rsid w:val="00447C73"/>
    <w:rsid w:val="00452974"/>
    <w:rsid w:val="0045476E"/>
    <w:rsid w:val="00455DD8"/>
    <w:rsid w:val="00456539"/>
    <w:rsid w:val="004567CE"/>
    <w:rsid w:val="00456BC5"/>
    <w:rsid w:val="00456C80"/>
    <w:rsid w:val="004603CD"/>
    <w:rsid w:val="00460E87"/>
    <w:rsid w:val="004629F7"/>
    <w:rsid w:val="00463990"/>
    <w:rsid w:val="00463C77"/>
    <w:rsid w:val="00464154"/>
    <w:rsid w:val="004649B8"/>
    <w:rsid w:val="00464CD4"/>
    <w:rsid w:val="00464EF4"/>
    <w:rsid w:val="00466830"/>
    <w:rsid w:val="00466CED"/>
    <w:rsid w:val="00467564"/>
    <w:rsid w:val="00473604"/>
    <w:rsid w:val="0047668B"/>
    <w:rsid w:val="00476820"/>
    <w:rsid w:val="00476AEA"/>
    <w:rsid w:val="004777A5"/>
    <w:rsid w:val="00477C68"/>
    <w:rsid w:val="0048030D"/>
    <w:rsid w:val="00481167"/>
    <w:rsid w:val="004825FF"/>
    <w:rsid w:val="00483681"/>
    <w:rsid w:val="0048372B"/>
    <w:rsid w:val="00485ED1"/>
    <w:rsid w:val="00491718"/>
    <w:rsid w:val="00492343"/>
    <w:rsid w:val="0049472A"/>
    <w:rsid w:val="004971DA"/>
    <w:rsid w:val="004A11A4"/>
    <w:rsid w:val="004A3DF3"/>
    <w:rsid w:val="004A42EC"/>
    <w:rsid w:val="004A6C2D"/>
    <w:rsid w:val="004A7423"/>
    <w:rsid w:val="004B1236"/>
    <w:rsid w:val="004B3723"/>
    <w:rsid w:val="004B3A79"/>
    <w:rsid w:val="004B5888"/>
    <w:rsid w:val="004B62E8"/>
    <w:rsid w:val="004B7497"/>
    <w:rsid w:val="004B7EE1"/>
    <w:rsid w:val="004C1541"/>
    <w:rsid w:val="004C1996"/>
    <w:rsid w:val="004C2870"/>
    <w:rsid w:val="004C4261"/>
    <w:rsid w:val="004C4979"/>
    <w:rsid w:val="004C5607"/>
    <w:rsid w:val="004C5F2B"/>
    <w:rsid w:val="004C73F0"/>
    <w:rsid w:val="004D04A2"/>
    <w:rsid w:val="004D0575"/>
    <w:rsid w:val="004D0DD5"/>
    <w:rsid w:val="004D3B56"/>
    <w:rsid w:val="004D47E6"/>
    <w:rsid w:val="004D4E7A"/>
    <w:rsid w:val="004D5392"/>
    <w:rsid w:val="004D6504"/>
    <w:rsid w:val="004D6764"/>
    <w:rsid w:val="004D686A"/>
    <w:rsid w:val="004D6A6A"/>
    <w:rsid w:val="004D6CFE"/>
    <w:rsid w:val="004E103F"/>
    <w:rsid w:val="004E1084"/>
    <w:rsid w:val="004E15BB"/>
    <w:rsid w:val="004E3872"/>
    <w:rsid w:val="004E38BB"/>
    <w:rsid w:val="004E462A"/>
    <w:rsid w:val="004E4809"/>
    <w:rsid w:val="004E5306"/>
    <w:rsid w:val="004E539B"/>
    <w:rsid w:val="004F017B"/>
    <w:rsid w:val="004F0572"/>
    <w:rsid w:val="004F1A5E"/>
    <w:rsid w:val="004F2EAA"/>
    <w:rsid w:val="004F363A"/>
    <w:rsid w:val="004F387C"/>
    <w:rsid w:val="004F582B"/>
    <w:rsid w:val="004F5914"/>
    <w:rsid w:val="004F6998"/>
    <w:rsid w:val="00500627"/>
    <w:rsid w:val="00501F48"/>
    <w:rsid w:val="00502EAE"/>
    <w:rsid w:val="00506842"/>
    <w:rsid w:val="0050720A"/>
    <w:rsid w:val="005100E3"/>
    <w:rsid w:val="00511D1D"/>
    <w:rsid w:val="00512369"/>
    <w:rsid w:val="0051333E"/>
    <w:rsid w:val="00515601"/>
    <w:rsid w:val="00515782"/>
    <w:rsid w:val="0052356C"/>
    <w:rsid w:val="00524C6A"/>
    <w:rsid w:val="0052539B"/>
    <w:rsid w:val="00525676"/>
    <w:rsid w:val="00525CD0"/>
    <w:rsid w:val="00525F8A"/>
    <w:rsid w:val="0052683D"/>
    <w:rsid w:val="0052749D"/>
    <w:rsid w:val="0053087B"/>
    <w:rsid w:val="005313A0"/>
    <w:rsid w:val="00531459"/>
    <w:rsid w:val="00533B4F"/>
    <w:rsid w:val="00533EFF"/>
    <w:rsid w:val="0053742A"/>
    <w:rsid w:val="00537850"/>
    <w:rsid w:val="00541ABA"/>
    <w:rsid w:val="00542295"/>
    <w:rsid w:val="005425D2"/>
    <w:rsid w:val="005434AC"/>
    <w:rsid w:val="005440A8"/>
    <w:rsid w:val="00544CC1"/>
    <w:rsid w:val="005451BD"/>
    <w:rsid w:val="00552B82"/>
    <w:rsid w:val="00553E38"/>
    <w:rsid w:val="00554134"/>
    <w:rsid w:val="00555AAF"/>
    <w:rsid w:val="00556994"/>
    <w:rsid w:val="00556C23"/>
    <w:rsid w:val="00557272"/>
    <w:rsid w:val="0055737F"/>
    <w:rsid w:val="00557C0E"/>
    <w:rsid w:val="00561364"/>
    <w:rsid w:val="00561F70"/>
    <w:rsid w:val="00562EBC"/>
    <w:rsid w:val="00563DE6"/>
    <w:rsid w:val="005650F3"/>
    <w:rsid w:val="00566099"/>
    <w:rsid w:val="00566AD3"/>
    <w:rsid w:val="00566CCF"/>
    <w:rsid w:val="00566E9F"/>
    <w:rsid w:val="0056716F"/>
    <w:rsid w:val="005717A5"/>
    <w:rsid w:val="0057225C"/>
    <w:rsid w:val="005752EE"/>
    <w:rsid w:val="00575BFD"/>
    <w:rsid w:val="00576C06"/>
    <w:rsid w:val="00577521"/>
    <w:rsid w:val="005778BE"/>
    <w:rsid w:val="00577C40"/>
    <w:rsid w:val="00580687"/>
    <w:rsid w:val="005808B2"/>
    <w:rsid w:val="00582656"/>
    <w:rsid w:val="00584656"/>
    <w:rsid w:val="00585422"/>
    <w:rsid w:val="0058709B"/>
    <w:rsid w:val="00587B88"/>
    <w:rsid w:val="00590953"/>
    <w:rsid w:val="00594250"/>
    <w:rsid w:val="005942DE"/>
    <w:rsid w:val="00595B90"/>
    <w:rsid w:val="005A0B1D"/>
    <w:rsid w:val="005A1C21"/>
    <w:rsid w:val="005A1E20"/>
    <w:rsid w:val="005A4379"/>
    <w:rsid w:val="005A529B"/>
    <w:rsid w:val="005A657E"/>
    <w:rsid w:val="005A6B4B"/>
    <w:rsid w:val="005A70DE"/>
    <w:rsid w:val="005B083A"/>
    <w:rsid w:val="005B1CFF"/>
    <w:rsid w:val="005B1E92"/>
    <w:rsid w:val="005B34F9"/>
    <w:rsid w:val="005B3A95"/>
    <w:rsid w:val="005B504E"/>
    <w:rsid w:val="005B6032"/>
    <w:rsid w:val="005B77A1"/>
    <w:rsid w:val="005C0126"/>
    <w:rsid w:val="005C0186"/>
    <w:rsid w:val="005C0923"/>
    <w:rsid w:val="005C3753"/>
    <w:rsid w:val="005C5424"/>
    <w:rsid w:val="005C711A"/>
    <w:rsid w:val="005C7540"/>
    <w:rsid w:val="005C79FA"/>
    <w:rsid w:val="005D0D25"/>
    <w:rsid w:val="005D0EFB"/>
    <w:rsid w:val="005D1680"/>
    <w:rsid w:val="005D2187"/>
    <w:rsid w:val="005D3B8C"/>
    <w:rsid w:val="005D4898"/>
    <w:rsid w:val="005D6E58"/>
    <w:rsid w:val="005D710A"/>
    <w:rsid w:val="005D73F5"/>
    <w:rsid w:val="005E0871"/>
    <w:rsid w:val="005E2DF9"/>
    <w:rsid w:val="005E316F"/>
    <w:rsid w:val="005E371B"/>
    <w:rsid w:val="005E3DB1"/>
    <w:rsid w:val="005E41BC"/>
    <w:rsid w:val="005E4E0C"/>
    <w:rsid w:val="005E5B00"/>
    <w:rsid w:val="005F0711"/>
    <w:rsid w:val="005F1A2B"/>
    <w:rsid w:val="005F312C"/>
    <w:rsid w:val="005F4B8B"/>
    <w:rsid w:val="005F51E8"/>
    <w:rsid w:val="005F69FE"/>
    <w:rsid w:val="005F703E"/>
    <w:rsid w:val="005F7933"/>
    <w:rsid w:val="006001E2"/>
    <w:rsid w:val="00602E1A"/>
    <w:rsid w:val="0060364B"/>
    <w:rsid w:val="00603876"/>
    <w:rsid w:val="00603E0B"/>
    <w:rsid w:val="006043DA"/>
    <w:rsid w:val="0060674A"/>
    <w:rsid w:val="006100F4"/>
    <w:rsid w:val="00610F5D"/>
    <w:rsid w:val="0061148A"/>
    <w:rsid w:val="00612766"/>
    <w:rsid w:val="006136E4"/>
    <w:rsid w:val="00613A06"/>
    <w:rsid w:val="00613E16"/>
    <w:rsid w:val="006159B9"/>
    <w:rsid w:val="00616783"/>
    <w:rsid w:val="006168D0"/>
    <w:rsid w:val="006200A1"/>
    <w:rsid w:val="00622A15"/>
    <w:rsid w:val="00622A9E"/>
    <w:rsid w:val="00622C44"/>
    <w:rsid w:val="00623F37"/>
    <w:rsid w:val="00624B22"/>
    <w:rsid w:val="00624B99"/>
    <w:rsid w:val="00624F70"/>
    <w:rsid w:val="00625852"/>
    <w:rsid w:val="006308B9"/>
    <w:rsid w:val="00632540"/>
    <w:rsid w:val="00633F54"/>
    <w:rsid w:val="00633FB9"/>
    <w:rsid w:val="006345AC"/>
    <w:rsid w:val="006351A9"/>
    <w:rsid w:val="00635ECD"/>
    <w:rsid w:val="00637C8C"/>
    <w:rsid w:val="006415CC"/>
    <w:rsid w:val="00641A44"/>
    <w:rsid w:val="006428CC"/>
    <w:rsid w:val="00642B23"/>
    <w:rsid w:val="0064319B"/>
    <w:rsid w:val="00644177"/>
    <w:rsid w:val="00644209"/>
    <w:rsid w:val="00645A77"/>
    <w:rsid w:val="00645CF6"/>
    <w:rsid w:val="0064653D"/>
    <w:rsid w:val="00647AFD"/>
    <w:rsid w:val="006515F3"/>
    <w:rsid w:val="00653ED5"/>
    <w:rsid w:val="0065420F"/>
    <w:rsid w:val="00656413"/>
    <w:rsid w:val="006567FF"/>
    <w:rsid w:val="00660E7C"/>
    <w:rsid w:val="00661801"/>
    <w:rsid w:val="00662D00"/>
    <w:rsid w:val="00663948"/>
    <w:rsid w:val="00666038"/>
    <w:rsid w:val="00666A62"/>
    <w:rsid w:val="006710B0"/>
    <w:rsid w:val="00674FCC"/>
    <w:rsid w:val="00675D47"/>
    <w:rsid w:val="00675ECB"/>
    <w:rsid w:val="00676254"/>
    <w:rsid w:val="006770D7"/>
    <w:rsid w:val="00677394"/>
    <w:rsid w:val="0067747E"/>
    <w:rsid w:val="00681D3E"/>
    <w:rsid w:val="00683376"/>
    <w:rsid w:val="006843B0"/>
    <w:rsid w:val="00684408"/>
    <w:rsid w:val="0068456C"/>
    <w:rsid w:val="00684FC9"/>
    <w:rsid w:val="00686230"/>
    <w:rsid w:val="00686E99"/>
    <w:rsid w:val="0068725D"/>
    <w:rsid w:val="00691BE8"/>
    <w:rsid w:val="00692990"/>
    <w:rsid w:val="006948B8"/>
    <w:rsid w:val="0069503C"/>
    <w:rsid w:val="00695829"/>
    <w:rsid w:val="00695BCA"/>
    <w:rsid w:val="00695DA2"/>
    <w:rsid w:val="006961A8"/>
    <w:rsid w:val="006A240E"/>
    <w:rsid w:val="006A25EB"/>
    <w:rsid w:val="006A2FA1"/>
    <w:rsid w:val="006A397F"/>
    <w:rsid w:val="006A4212"/>
    <w:rsid w:val="006A6907"/>
    <w:rsid w:val="006B0230"/>
    <w:rsid w:val="006B38FB"/>
    <w:rsid w:val="006B41C0"/>
    <w:rsid w:val="006B4307"/>
    <w:rsid w:val="006B4ABA"/>
    <w:rsid w:val="006B4DCD"/>
    <w:rsid w:val="006B52CB"/>
    <w:rsid w:val="006B7148"/>
    <w:rsid w:val="006B71D5"/>
    <w:rsid w:val="006B7FE6"/>
    <w:rsid w:val="006C0B10"/>
    <w:rsid w:val="006C14B5"/>
    <w:rsid w:val="006C1977"/>
    <w:rsid w:val="006C1C5E"/>
    <w:rsid w:val="006C1EC0"/>
    <w:rsid w:val="006C2110"/>
    <w:rsid w:val="006C33DB"/>
    <w:rsid w:val="006C39AC"/>
    <w:rsid w:val="006C4B93"/>
    <w:rsid w:val="006C4C34"/>
    <w:rsid w:val="006C54D1"/>
    <w:rsid w:val="006C5723"/>
    <w:rsid w:val="006C583D"/>
    <w:rsid w:val="006C64FA"/>
    <w:rsid w:val="006C7A98"/>
    <w:rsid w:val="006D0142"/>
    <w:rsid w:val="006D0F83"/>
    <w:rsid w:val="006D1416"/>
    <w:rsid w:val="006D1F28"/>
    <w:rsid w:val="006D2A69"/>
    <w:rsid w:val="006D39E0"/>
    <w:rsid w:val="006D448C"/>
    <w:rsid w:val="006D633F"/>
    <w:rsid w:val="006D6BCD"/>
    <w:rsid w:val="006D6FFA"/>
    <w:rsid w:val="006D7AF3"/>
    <w:rsid w:val="006E3B12"/>
    <w:rsid w:val="006E745F"/>
    <w:rsid w:val="006E797C"/>
    <w:rsid w:val="006F00B2"/>
    <w:rsid w:val="006F00BA"/>
    <w:rsid w:val="006F0D8F"/>
    <w:rsid w:val="006F1B6A"/>
    <w:rsid w:val="006F2947"/>
    <w:rsid w:val="006F3322"/>
    <w:rsid w:val="006F4F56"/>
    <w:rsid w:val="006F59F7"/>
    <w:rsid w:val="006F5A82"/>
    <w:rsid w:val="006F61CD"/>
    <w:rsid w:val="006F6DB2"/>
    <w:rsid w:val="006F7112"/>
    <w:rsid w:val="0070169F"/>
    <w:rsid w:val="007020FD"/>
    <w:rsid w:val="007056EE"/>
    <w:rsid w:val="00705C91"/>
    <w:rsid w:val="007063EE"/>
    <w:rsid w:val="0070718A"/>
    <w:rsid w:val="00710692"/>
    <w:rsid w:val="00711438"/>
    <w:rsid w:val="00711622"/>
    <w:rsid w:val="00714044"/>
    <w:rsid w:val="00714157"/>
    <w:rsid w:val="0071558D"/>
    <w:rsid w:val="00720B02"/>
    <w:rsid w:val="00721B3D"/>
    <w:rsid w:val="00724DF8"/>
    <w:rsid w:val="00724F28"/>
    <w:rsid w:val="0072579D"/>
    <w:rsid w:val="007270C5"/>
    <w:rsid w:val="00727558"/>
    <w:rsid w:val="00727D36"/>
    <w:rsid w:val="00731AD8"/>
    <w:rsid w:val="00732C80"/>
    <w:rsid w:val="00734942"/>
    <w:rsid w:val="007357C7"/>
    <w:rsid w:val="007358F8"/>
    <w:rsid w:val="00737F01"/>
    <w:rsid w:val="007416EA"/>
    <w:rsid w:val="00741B77"/>
    <w:rsid w:val="0074254F"/>
    <w:rsid w:val="00742608"/>
    <w:rsid w:val="0074399D"/>
    <w:rsid w:val="0074528A"/>
    <w:rsid w:val="00745CEF"/>
    <w:rsid w:val="00746B87"/>
    <w:rsid w:val="00747DA8"/>
    <w:rsid w:val="007520A0"/>
    <w:rsid w:val="00752675"/>
    <w:rsid w:val="00752CE1"/>
    <w:rsid w:val="00753AB4"/>
    <w:rsid w:val="007547E4"/>
    <w:rsid w:val="00756D99"/>
    <w:rsid w:val="00757DBC"/>
    <w:rsid w:val="00761FAD"/>
    <w:rsid w:val="007631A1"/>
    <w:rsid w:val="0076368E"/>
    <w:rsid w:val="00763708"/>
    <w:rsid w:val="00766283"/>
    <w:rsid w:val="00766722"/>
    <w:rsid w:val="00770696"/>
    <w:rsid w:val="00771098"/>
    <w:rsid w:val="00774240"/>
    <w:rsid w:val="007753A3"/>
    <w:rsid w:val="007778EB"/>
    <w:rsid w:val="00780345"/>
    <w:rsid w:val="007808C7"/>
    <w:rsid w:val="00781066"/>
    <w:rsid w:val="00781315"/>
    <w:rsid w:val="00782278"/>
    <w:rsid w:val="0078353E"/>
    <w:rsid w:val="00784551"/>
    <w:rsid w:val="0078551D"/>
    <w:rsid w:val="00785652"/>
    <w:rsid w:val="0079023B"/>
    <w:rsid w:val="00790342"/>
    <w:rsid w:val="007911E2"/>
    <w:rsid w:val="00793726"/>
    <w:rsid w:val="00793918"/>
    <w:rsid w:val="007945C4"/>
    <w:rsid w:val="00795CD7"/>
    <w:rsid w:val="00796186"/>
    <w:rsid w:val="007A1B1D"/>
    <w:rsid w:val="007A27DA"/>
    <w:rsid w:val="007A5BB8"/>
    <w:rsid w:val="007B02E6"/>
    <w:rsid w:val="007B1A2A"/>
    <w:rsid w:val="007B1A55"/>
    <w:rsid w:val="007B2A60"/>
    <w:rsid w:val="007B337C"/>
    <w:rsid w:val="007B508B"/>
    <w:rsid w:val="007B652D"/>
    <w:rsid w:val="007B76B5"/>
    <w:rsid w:val="007C1B7F"/>
    <w:rsid w:val="007C1E7E"/>
    <w:rsid w:val="007C1FEB"/>
    <w:rsid w:val="007C2661"/>
    <w:rsid w:val="007C2E62"/>
    <w:rsid w:val="007C2FDC"/>
    <w:rsid w:val="007C3894"/>
    <w:rsid w:val="007C3934"/>
    <w:rsid w:val="007C3B77"/>
    <w:rsid w:val="007C442E"/>
    <w:rsid w:val="007C5134"/>
    <w:rsid w:val="007C53FD"/>
    <w:rsid w:val="007C5CB0"/>
    <w:rsid w:val="007C637B"/>
    <w:rsid w:val="007C7CA1"/>
    <w:rsid w:val="007C7DC4"/>
    <w:rsid w:val="007D265D"/>
    <w:rsid w:val="007D2C2D"/>
    <w:rsid w:val="007D30C7"/>
    <w:rsid w:val="007D7197"/>
    <w:rsid w:val="007E0A83"/>
    <w:rsid w:val="007E1055"/>
    <w:rsid w:val="007E1938"/>
    <w:rsid w:val="007E32BB"/>
    <w:rsid w:val="007E3B26"/>
    <w:rsid w:val="007E45FA"/>
    <w:rsid w:val="007E4FFC"/>
    <w:rsid w:val="007E6ADC"/>
    <w:rsid w:val="007F0138"/>
    <w:rsid w:val="007F1578"/>
    <w:rsid w:val="007F2684"/>
    <w:rsid w:val="007F3726"/>
    <w:rsid w:val="007F43F2"/>
    <w:rsid w:val="007F576F"/>
    <w:rsid w:val="007F71CD"/>
    <w:rsid w:val="007F7975"/>
    <w:rsid w:val="0080213B"/>
    <w:rsid w:val="008029E5"/>
    <w:rsid w:val="00803057"/>
    <w:rsid w:val="008052E3"/>
    <w:rsid w:val="00805B3B"/>
    <w:rsid w:val="00806C32"/>
    <w:rsid w:val="00807602"/>
    <w:rsid w:val="008106DB"/>
    <w:rsid w:val="00810FAC"/>
    <w:rsid w:val="00811F7A"/>
    <w:rsid w:val="008147D4"/>
    <w:rsid w:val="008152C1"/>
    <w:rsid w:val="00816156"/>
    <w:rsid w:val="008207B1"/>
    <w:rsid w:val="008220BD"/>
    <w:rsid w:val="00822DE2"/>
    <w:rsid w:val="00824B5B"/>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CE5"/>
    <w:rsid w:val="00842EF8"/>
    <w:rsid w:val="00845514"/>
    <w:rsid w:val="008456F5"/>
    <w:rsid w:val="008459CD"/>
    <w:rsid w:val="0084791E"/>
    <w:rsid w:val="00847B20"/>
    <w:rsid w:val="00847DE9"/>
    <w:rsid w:val="00851101"/>
    <w:rsid w:val="0085148D"/>
    <w:rsid w:val="00852205"/>
    <w:rsid w:val="008548EC"/>
    <w:rsid w:val="00855DE2"/>
    <w:rsid w:val="0085745B"/>
    <w:rsid w:val="00860CD0"/>
    <w:rsid w:val="00861086"/>
    <w:rsid w:val="00861E4B"/>
    <w:rsid w:val="00861F79"/>
    <w:rsid w:val="008621D7"/>
    <w:rsid w:val="00862786"/>
    <w:rsid w:val="00863EBA"/>
    <w:rsid w:val="00864FBD"/>
    <w:rsid w:val="008657D7"/>
    <w:rsid w:val="00865BEB"/>
    <w:rsid w:val="00867257"/>
    <w:rsid w:val="008676A8"/>
    <w:rsid w:val="008702AE"/>
    <w:rsid w:val="00870D05"/>
    <w:rsid w:val="00871526"/>
    <w:rsid w:val="00871579"/>
    <w:rsid w:val="008723D6"/>
    <w:rsid w:val="00872827"/>
    <w:rsid w:val="008728FA"/>
    <w:rsid w:val="00873860"/>
    <w:rsid w:val="0087449A"/>
    <w:rsid w:val="008770F4"/>
    <w:rsid w:val="0087753A"/>
    <w:rsid w:val="00880C66"/>
    <w:rsid w:val="0088199C"/>
    <w:rsid w:val="00881EE8"/>
    <w:rsid w:val="0088289F"/>
    <w:rsid w:val="0088335C"/>
    <w:rsid w:val="0088373B"/>
    <w:rsid w:val="008842BE"/>
    <w:rsid w:val="00884A17"/>
    <w:rsid w:val="00886775"/>
    <w:rsid w:val="00887E90"/>
    <w:rsid w:val="00890FB4"/>
    <w:rsid w:val="0089179E"/>
    <w:rsid w:val="008917DD"/>
    <w:rsid w:val="00894B7C"/>
    <w:rsid w:val="008964E9"/>
    <w:rsid w:val="00896FEC"/>
    <w:rsid w:val="0089778E"/>
    <w:rsid w:val="008A09FA"/>
    <w:rsid w:val="008A1AC5"/>
    <w:rsid w:val="008A26E1"/>
    <w:rsid w:val="008A28DA"/>
    <w:rsid w:val="008A2E2C"/>
    <w:rsid w:val="008A31F0"/>
    <w:rsid w:val="008A3990"/>
    <w:rsid w:val="008A715D"/>
    <w:rsid w:val="008B0308"/>
    <w:rsid w:val="008B04AD"/>
    <w:rsid w:val="008B16BF"/>
    <w:rsid w:val="008B360D"/>
    <w:rsid w:val="008B4718"/>
    <w:rsid w:val="008B5CA0"/>
    <w:rsid w:val="008B6C41"/>
    <w:rsid w:val="008B721C"/>
    <w:rsid w:val="008B7AF5"/>
    <w:rsid w:val="008C2B9A"/>
    <w:rsid w:val="008C2F93"/>
    <w:rsid w:val="008C33DA"/>
    <w:rsid w:val="008C3578"/>
    <w:rsid w:val="008C600A"/>
    <w:rsid w:val="008C6113"/>
    <w:rsid w:val="008C6847"/>
    <w:rsid w:val="008D01CD"/>
    <w:rsid w:val="008D039E"/>
    <w:rsid w:val="008D0519"/>
    <w:rsid w:val="008D0A93"/>
    <w:rsid w:val="008D1725"/>
    <w:rsid w:val="008D1CBF"/>
    <w:rsid w:val="008D4514"/>
    <w:rsid w:val="008D4B90"/>
    <w:rsid w:val="008D4D37"/>
    <w:rsid w:val="008D6890"/>
    <w:rsid w:val="008E4535"/>
    <w:rsid w:val="008E7940"/>
    <w:rsid w:val="008F023B"/>
    <w:rsid w:val="008F05EA"/>
    <w:rsid w:val="008F4B1C"/>
    <w:rsid w:val="008F5014"/>
    <w:rsid w:val="008F586D"/>
    <w:rsid w:val="008F648A"/>
    <w:rsid w:val="008F69AB"/>
    <w:rsid w:val="008F6BAB"/>
    <w:rsid w:val="0090165E"/>
    <w:rsid w:val="009018AF"/>
    <w:rsid w:val="0090289B"/>
    <w:rsid w:val="00902BD1"/>
    <w:rsid w:val="00902DF1"/>
    <w:rsid w:val="009037F4"/>
    <w:rsid w:val="009069C3"/>
    <w:rsid w:val="00911B65"/>
    <w:rsid w:val="00911C0C"/>
    <w:rsid w:val="009128EC"/>
    <w:rsid w:val="00912FCE"/>
    <w:rsid w:val="00913973"/>
    <w:rsid w:val="009145C7"/>
    <w:rsid w:val="00914EB9"/>
    <w:rsid w:val="00917582"/>
    <w:rsid w:val="009202B2"/>
    <w:rsid w:val="009223C9"/>
    <w:rsid w:val="00923204"/>
    <w:rsid w:val="00923721"/>
    <w:rsid w:val="009246DA"/>
    <w:rsid w:val="00924C1F"/>
    <w:rsid w:val="009264A3"/>
    <w:rsid w:val="00927E9C"/>
    <w:rsid w:val="00930FCC"/>
    <w:rsid w:val="00931064"/>
    <w:rsid w:val="00932E27"/>
    <w:rsid w:val="00933D51"/>
    <w:rsid w:val="00933E45"/>
    <w:rsid w:val="00934067"/>
    <w:rsid w:val="00935049"/>
    <w:rsid w:val="00935232"/>
    <w:rsid w:val="00935289"/>
    <w:rsid w:val="00935B5D"/>
    <w:rsid w:val="0093706A"/>
    <w:rsid w:val="00937469"/>
    <w:rsid w:val="00941117"/>
    <w:rsid w:val="00942143"/>
    <w:rsid w:val="0094357C"/>
    <w:rsid w:val="00943A69"/>
    <w:rsid w:val="009442AB"/>
    <w:rsid w:val="00946996"/>
    <w:rsid w:val="00951571"/>
    <w:rsid w:val="00951D01"/>
    <w:rsid w:val="00953750"/>
    <w:rsid w:val="00953C76"/>
    <w:rsid w:val="00956CA8"/>
    <w:rsid w:val="00961931"/>
    <w:rsid w:val="00961EFE"/>
    <w:rsid w:val="0096590E"/>
    <w:rsid w:val="00970654"/>
    <w:rsid w:val="00971731"/>
    <w:rsid w:val="0097253E"/>
    <w:rsid w:val="00975A0D"/>
    <w:rsid w:val="00975BDA"/>
    <w:rsid w:val="00976F71"/>
    <w:rsid w:val="00977A0F"/>
    <w:rsid w:val="00977DB1"/>
    <w:rsid w:val="009812B8"/>
    <w:rsid w:val="00982DD2"/>
    <w:rsid w:val="00984A3D"/>
    <w:rsid w:val="00985415"/>
    <w:rsid w:val="00985525"/>
    <w:rsid w:val="00985CE4"/>
    <w:rsid w:val="00985EBE"/>
    <w:rsid w:val="0098721B"/>
    <w:rsid w:val="00987CF5"/>
    <w:rsid w:val="00991FFB"/>
    <w:rsid w:val="009949D8"/>
    <w:rsid w:val="00994F7A"/>
    <w:rsid w:val="00995619"/>
    <w:rsid w:val="00996169"/>
    <w:rsid w:val="00997976"/>
    <w:rsid w:val="009A02ED"/>
    <w:rsid w:val="009A22E1"/>
    <w:rsid w:val="009A3E2C"/>
    <w:rsid w:val="009A4E2E"/>
    <w:rsid w:val="009A59D6"/>
    <w:rsid w:val="009A7E1F"/>
    <w:rsid w:val="009B059A"/>
    <w:rsid w:val="009B0C5F"/>
    <w:rsid w:val="009B1518"/>
    <w:rsid w:val="009B20F0"/>
    <w:rsid w:val="009B2778"/>
    <w:rsid w:val="009B39EF"/>
    <w:rsid w:val="009B3F77"/>
    <w:rsid w:val="009B5E86"/>
    <w:rsid w:val="009B5F53"/>
    <w:rsid w:val="009B77B9"/>
    <w:rsid w:val="009C227F"/>
    <w:rsid w:val="009C2BF7"/>
    <w:rsid w:val="009C2D19"/>
    <w:rsid w:val="009C3328"/>
    <w:rsid w:val="009C46DF"/>
    <w:rsid w:val="009C5F72"/>
    <w:rsid w:val="009C6022"/>
    <w:rsid w:val="009C7700"/>
    <w:rsid w:val="009C77A6"/>
    <w:rsid w:val="009C7E26"/>
    <w:rsid w:val="009D0B49"/>
    <w:rsid w:val="009D2D86"/>
    <w:rsid w:val="009D2DEA"/>
    <w:rsid w:val="009D2F00"/>
    <w:rsid w:val="009D32C6"/>
    <w:rsid w:val="009D4DAE"/>
    <w:rsid w:val="009D5313"/>
    <w:rsid w:val="009D57DC"/>
    <w:rsid w:val="009D7E20"/>
    <w:rsid w:val="009E21FD"/>
    <w:rsid w:val="009E3A71"/>
    <w:rsid w:val="009E4011"/>
    <w:rsid w:val="009F0954"/>
    <w:rsid w:val="009F15EA"/>
    <w:rsid w:val="009F177E"/>
    <w:rsid w:val="009F1902"/>
    <w:rsid w:val="009F20AC"/>
    <w:rsid w:val="009F440E"/>
    <w:rsid w:val="009F4493"/>
    <w:rsid w:val="009F54D9"/>
    <w:rsid w:val="009F614A"/>
    <w:rsid w:val="00A0015B"/>
    <w:rsid w:val="00A00AAF"/>
    <w:rsid w:val="00A01FCB"/>
    <w:rsid w:val="00A03252"/>
    <w:rsid w:val="00A0427B"/>
    <w:rsid w:val="00A0593B"/>
    <w:rsid w:val="00A05C1B"/>
    <w:rsid w:val="00A065A2"/>
    <w:rsid w:val="00A06BCB"/>
    <w:rsid w:val="00A0707C"/>
    <w:rsid w:val="00A0727C"/>
    <w:rsid w:val="00A077BB"/>
    <w:rsid w:val="00A10C1C"/>
    <w:rsid w:val="00A13379"/>
    <w:rsid w:val="00A15638"/>
    <w:rsid w:val="00A16974"/>
    <w:rsid w:val="00A16EB3"/>
    <w:rsid w:val="00A17A99"/>
    <w:rsid w:val="00A20271"/>
    <w:rsid w:val="00A23177"/>
    <w:rsid w:val="00A245F9"/>
    <w:rsid w:val="00A25866"/>
    <w:rsid w:val="00A25A42"/>
    <w:rsid w:val="00A26AFC"/>
    <w:rsid w:val="00A2796E"/>
    <w:rsid w:val="00A310F4"/>
    <w:rsid w:val="00A3223D"/>
    <w:rsid w:val="00A3304C"/>
    <w:rsid w:val="00A332DA"/>
    <w:rsid w:val="00A350BD"/>
    <w:rsid w:val="00A40C14"/>
    <w:rsid w:val="00A42970"/>
    <w:rsid w:val="00A4339B"/>
    <w:rsid w:val="00A43940"/>
    <w:rsid w:val="00A45384"/>
    <w:rsid w:val="00A46E05"/>
    <w:rsid w:val="00A47A34"/>
    <w:rsid w:val="00A50022"/>
    <w:rsid w:val="00A511B4"/>
    <w:rsid w:val="00A52830"/>
    <w:rsid w:val="00A571FA"/>
    <w:rsid w:val="00A60695"/>
    <w:rsid w:val="00A608AA"/>
    <w:rsid w:val="00A6180F"/>
    <w:rsid w:val="00A6402B"/>
    <w:rsid w:val="00A648DB"/>
    <w:rsid w:val="00A651B9"/>
    <w:rsid w:val="00A66124"/>
    <w:rsid w:val="00A66BC0"/>
    <w:rsid w:val="00A67DF5"/>
    <w:rsid w:val="00A70E73"/>
    <w:rsid w:val="00A724B6"/>
    <w:rsid w:val="00A730C3"/>
    <w:rsid w:val="00A73AE5"/>
    <w:rsid w:val="00A7595B"/>
    <w:rsid w:val="00A80EE4"/>
    <w:rsid w:val="00A83E88"/>
    <w:rsid w:val="00A847AC"/>
    <w:rsid w:val="00A84D97"/>
    <w:rsid w:val="00A867B3"/>
    <w:rsid w:val="00A87CF6"/>
    <w:rsid w:val="00A936DB"/>
    <w:rsid w:val="00A96441"/>
    <w:rsid w:val="00A96DC9"/>
    <w:rsid w:val="00A977CB"/>
    <w:rsid w:val="00AA2F05"/>
    <w:rsid w:val="00AA38B7"/>
    <w:rsid w:val="00AA3CA2"/>
    <w:rsid w:val="00AA4940"/>
    <w:rsid w:val="00AA4ADC"/>
    <w:rsid w:val="00AA4C5B"/>
    <w:rsid w:val="00AA5203"/>
    <w:rsid w:val="00AA535A"/>
    <w:rsid w:val="00AA5943"/>
    <w:rsid w:val="00AB08AB"/>
    <w:rsid w:val="00AB11D3"/>
    <w:rsid w:val="00AB1A81"/>
    <w:rsid w:val="00AB3DD4"/>
    <w:rsid w:val="00AB412A"/>
    <w:rsid w:val="00AB54E8"/>
    <w:rsid w:val="00AB5FD6"/>
    <w:rsid w:val="00AB760E"/>
    <w:rsid w:val="00AB76E7"/>
    <w:rsid w:val="00AB7C2D"/>
    <w:rsid w:val="00AC060C"/>
    <w:rsid w:val="00AC0FC2"/>
    <w:rsid w:val="00AC1684"/>
    <w:rsid w:val="00AC304A"/>
    <w:rsid w:val="00AC3693"/>
    <w:rsid w:val="00AC482B"/>
    <w:rsid w:val="00AC5536"/>
    <w:rsid w:val="00AC60B7"/>
    <w:rsid w:val="00AC660F"/>
    <w:rsid w:val="00AC6BFA"/>
    <w:rsid w:val="00AD2867"/>
    <w:rsid w:val="00AD4E99"/>
    <w:rsid w:val="00AD5654"/>
    <w:rsid w:val="00AD702B"/>
    <w:rsid w:val="00AD7381"/>
    <w:rsid w:val="00AD7408"/>
    <w:rsid w:val="00AD772E"/>
    <w:rsid w:val="00AE0726"/>
    <w:rsid w:val="00AE0E2F"/>
    <w:rsid w:val="00AE2A6C"/>
    <w:rsid w:val="00AE54AC"/>
    <w:rsid w:val="00AF0E39"/>
    <w:rsid w:val="00AF10D7"/>
    <w:rsid w:val="00AF13AE"/>
    <w:rsid w:val="00AF2340"/>
    <w:rsid w:val="00AF5C72"/>
    <w:rsid w:val="00AF5FDB"/>
    <w:rsid w:val="00AF7411"/>
    <w:rsid w:val="00B0143A"/>
    <w:rsid w:val="00B018F0"/>
    <w:rsid w:val="00B01FC3"/>
    <w:rsid w:val="00B037C2"/>
    <w:rsid w:val="00B03CFF"/>
    <w:rsid w:val="00B04578"/>
    <w:rsid w:val="00B05107"/>
    <w:rsid w:val="00B06E2F"/>
    <w:rsid w:val="00B0714D"/>
    <w:rsid w:val="00B072AA"/>
    <w:rsid w:val="00B07CE3"/>
    <w:rsid w:val="00B10943"/>
    <w:rsid w:val="00B10D42"/>
    <w:rsid w:val="00B1134C"/>
    <w:rsid w:val="00B12297"/>
    <w:rsid w:val="00B13FAF"/>
    <w:rsid w:val="00B16114"/>
    <w:rsid w:val="00B22454"/>
    <w:rsid w:val="00B232FE"/>
    <w:rsid w:val="00B2601F"/>
    <w:rsid w:val="00B26317"/>
    <w:rsid w:val="00B269B5"/>
    <w:rsid w:val="00B26B71"/>
    <w:rsid w:val="00B30016"/>
    <w:rsid w:val="00B30E6A"/>
    <w:rsid w:val="00B31F78"/>
    <w:rsid w:val="00B34029"/>
    <w:rsid w:val="00B368D2"/>
    <w:rsid w:val="00B404BD"/>
    <w:rsid w:val="00B40CB8"/>
    <w:rsid w:val="00B41E48"/>
    <w:rsid w:val="00B43481"/>
    <w:rsid w:val="00B4510A"/>
    <w:rsid w:val="00B45C0A"/>
    <w:rsid w:val="00B46A95"/>
    <w:rsid w:val="00B51674"/>
    <w:rsid w:val="00B51789"/>
    <w:rsid w:val="00B5294E"/>
    <w:rsid w:val="00B52F90"/>
    <w:rsid w:val="00B53581"/>
    <w:rsid w:val="00B546A8"/>
    <w:rsid w:val="00B57DDE"/>
    <w:rsid w:val="00B60071"/>
    <w:rsid w:val="00B614E3"/>
    <w:rsid w:val="00B615A9"/>
    <w:rsid w:val="00B617E5"/>
    <w:rsid w:val="00B624C6"/>
    <w:rsid w:val="00B63F29"/>
    <w:rsid w:val="00B667AB"/>
    <w:rsid w:val="00B668A7"/>
    <w:rsid w:val="00B66A4C"/>
    <w:rsid w:val="00B674CD"/>
    <w:rsid w:val="00B67BCA"/>
    <w:rsid w:val="00B67D1A"/>
    <w:rsid w:val="00B67EA4"/>
    <w:rsid w:val="00B7030B"/>
    <w:rsid w:val="00B7068E"/>
    <w:rsid w:val="00B722CA"/>
    <w:rsid w:val="00B72B6B"/>
    <w:rsid w:val="00B73B9F"/>
    <w:rsid w:val="00B75734"/>
    <w:rsid w:val="00B76316"/>
    <w:rsid w:val="00B76CAE"/>
    <w:rsid w:val="00B774C4"/>
    <w:rsid w:val="00B778F5"/>
    <w:rsid w:val="00B83ED8"/>
    <w:rsid w:val="00B83F29"/>
    <w:rsid w:val="00B86949"/>
    <w:rsid w:val="00B87A07"/>
    <w:rsid w:val="00B90075"/>
    <w:rsid w:val="00B910A4"/>
    <w:rsid w:val="00B9209B"/>
    <w:rsid w:val="00B93FDE"/>
    <w:rsid w:val="00B940AF"/>
    <w:rsid w:val="00B94D3A"/>
    <w:rsid w:val="00B9622C"/>
    <w:rsid w:val="00B96950"/>
    <w:rsid w:val="00BA04B5"/>
    <w:rsid w:val="00BA075F"/>
    <w:rsid w:val="00BA0877"/>
    <w:rsid w:val="00BA25B8"/>
    <w:rsid w:val="00BA2B49"/>
    <w:rsid w:val="00BA42EE"/>
    <w:rsid w:val="00BA5D6D"/>
    <w:rsid w:val="00BA6699"/>
    <w:rsid w:val="00BA71D9"/>
    <w:rsid w:val="00BA7A33"/>
    <w:rsid w:val="00BB2B0B"/>
    <w:rsid w:val="00BB4879"/>
    <w:rsid w:val="00BB56D4"/>
    <w:rsid w:val="00BB710C"/>
    <w:rsid w:val="00BB7E4B"/>
    <w:rsid w:val="00BC069B"/>
    <w:rsid w:val="00BC0D31"/>
    <w:rsid w:val="00BC17A2"/>
    <w:rsid w:val="00BC67C3"/>
    <w:rsid w:val="00BC6F5B"/>
    <w:rsid w:val="00BD1868"/>
    <w:rsid w:val="00BD20BB"/>
    <w:rsid w:val="00BD21B0"/>
    <w:rsid w:val="00BD2953"/>
    <w:rsid w:val="00BD2ACA"/>
    <w:rsid w:val="00BD4405"/>
    <w:rsid w:val="00BD7036"/>
    <w:rsid w:val="00BE03B7"/>
    <w:rsid w:val="00BE0C04"/>
    <w:rsid w:val="00BE0DA5"/>
    <w:rsid w:val="00BE0F54"/>
    <w:rsid w:val="00BE1B42"/>
    <w:rsid w:val="00BE3822"/>
    <w:rsid w:val="00BE3B07"/>
    <w:rsid w:val="00BE3DC9"/>
    <w:rsid w:val="00BE4281"/>
    <w:rsid w:val="00BE547A"/>
    <w:rsid w:val="00BE5A5A"/>
    <w:rsid w:val="00BE6590"/>
    <w:rsid w:val="00BE65F1"/>
    <w:rsid w:val="00BE6D28"/>
    <w:rsid w:val="00BF22EC"/>
    <w:rsid w:val="00BF355C"/>
    <w:rsid w:val="00BF3C94"/>
    <w:rsid w:val="00BF43F1"/>
    <w:rsid w:val="00BF5424"/>
    <w:rsid w:val="00C0147B"/>
    <w:rsid w:val="00C01BCF"/>
    <w:rsid w:val="00C037D6"/>
    <w:rsid w:val="00C04EF1"/>
    <w:rsid w:val="00C05337"/>
    <w:rsid w:val="00C07969"/>
    <w:rsid w:val="00C117EE"/>
    <w:rsid w:val="00C11AD7"/>
    <w:rsid w:val="00C14C40"/>
    <w:rsid w:val="00C165AD"/>
    <w:rsid w:val="00C16AD4"/>
    <w:rsid w:val="00C20557"/>
    <w:rsid w:val="00C207C5"/>
    <w:rsid w:val="00C217F8"/>
    <w:rsid w:val="00C2353C"/>
    <w:rsid w:val="00C23C76"/>
    <w:rsid w:val="00C262EB"/>
    <w:rsid w:val="00C26CAB"/>
    <w:rsid w:val="00C27BA9"/>
    <w:rsid w:val="00C30764"/>
    <w:rsid w:val="00C316AB"/>
    <w:rsid w:val="00C31EE0"/>
    <w:rsid w:val="00C32798"/>
    <w:rsid w:val="00C34376"/>
    <w:rsid w:val="00C34EBE"/>
    <w:rsid w:val="00C35BFE"/>
    <w:rsid w:val="00C37268"/>
    <w:rsid w:val="00C40BFB"/>
    <w:rsid w:val="00C40DA0"/>
    <w:rsid w:val="00C4100A"/>
    <w:rsid w:val="00C413A8"/>
    <w:rsid w:val="00C42091"/>
    <w:rsid w:val="00C42FB4"/>
    <w:rsid w:val="00C46BE5"/>
    <w:rsid w:val="00C47A61"/>
    <w:rsid w:val="00C5042F"/>
    <w:rsid w:val="00C50CF2"/>
    <w:rsid w:val="00C511E2"/>
    <w:rsid w:val="00C518F4"/>
    <w:rsid w:val="00C51B29"/>
    <w:rsid w:val="00C51F82"/>
    <w:rsid w:val="00C53A0F"/>
    <w:rsid w:val="00C53EC5"/>
    <w:rsid w:val="00C548CD"/>
    <w:rsid w:val="00C56522"/>
    <w:rsid w:val="00C567D6"/>
    <w:rsid w:val="00C60737"/>
    <w:rsid w:val="00C6226A"/>
    <w:rsid w:val="00C623A5"/>
    <w:rsid w:val="00C624C0"/>
    <w:rsid w:val="00C639C5"/>
    <w:rsid w:val="00C63D88"/>
    <w:rsid w:val="00C73684"/>
    <w:rsid w:val="00C74938"/>
    <w:rsid w:val="00C7593C"/>
    <w:rsid w:val="00C77D97"/>
    <w:rsid w:val="00C81A4F"/>
    <w:rsid w:val="00C82558"/>
    <w:rsid w:val="00C841E9"/>
    <w:rsid w:val="00C853AA"/>
    <w:rsid w:val="00C86ED6"/>
    <w:rsid w:val="00C9062B"/>
    <w:rsid w:val="00C94017"/>
    <w:rsid w:val="00C95696"/>
    <w:rsid w:val="00C96D39"/>
    <w:rsid w:val="00CA2419"/>
    <w:rsid w:val="00CA28C2"/>
    <w:rsid w:val="00CA298F"/>
    <w:rsid w:val="00CA3C27"/>
    <w:rsid w:val="00CA3C69"/>
    <w:rsid w:val="00CA41B6"/>
    <w:rsid w:val="00CA4774"/>
    <w:rsid w:val="00CA4927"/>
    <w:rsid w:val="00CA6DEF"/>
    <w:rsid w:val="00CB0EFD"/>
    <w:rsid w:val="00CB1B50"/>
    <w:rsid w:val="00CB2270"/>
    <w:rsid w:val="00CB2FD3"/>
    <w:rsid w:val="00CB3728"/>
    <w:rsid w:val="00CB7A2F"/>
    <w:rsid w:val="00CB7D18"/>
    <w:rsid w:val="00CC1A7B"/>
    <w:rsid w:val="00CC369F"/>
    <w:rsid w:val="00CC38E0"/>
    <w:rsid w:val="00CC573D"/>
    <w:rsid w:val="00CC5C47"/>
    <w:rsid w:val="00CC7965"/>
    <w:rsid w:val="00CD0464"/>
    <w:rsid w:val="00CD1181"/>
    <w:rsid w:val="00CD1536"/>
    <w:rsid w:val="00CD201C"/>
    <w:rsid w:val="00CD2B19"/>
    <w:rsid w:val="00CD4A0A"/>
    <w:rsid w:val="00CD4E3C"/>
    <w:rsid w:val="00CD5F96"/>
    <w:rsid w:val="00CD6AB7"/>
    <w:rsid w:val="00CD6C5E"/>
    <w:rsid w:val="00CE0461"/>
    <w:rsid w:val="00CE07F2"/>
    <w:rsid w:val="00CE0D12"/>
    <w:rsid w:val="00CE1215"/>
    <w:rsid w:val="00CE2093"/>
    <w:rsid w:val="00CE4E05"/>
    <w:rsid w:val="00CE658E"/>
    <w:rsid w:val="00CE699F"/>
    <w:rsid w:val="00CE6DA1"/>
    <w:rsid w:val="00CE7216"/>
    <w:rsid w:val="00CE764C"/>
    <w:rsid w:val="00CF1109"/>
    <w:rsid w:val="00CF1D6B"/>
    <w:rsid w:val="00CF2762"/>
    <w:rsid w:val="00CF6BC5"/>
    <w:rsid w:val="00CF6DC7"/>
    <w:rsid w:val="00CF7CD8"/>
    <w:rsid w:val="00CF7E38"/>
    <w:rsid w:val="00D015BF"/>
    <w:rsid w:val="00D01B67"/>
    <w:rsid w:val="00D0283B"/>
    <w:rsid w:val="00D03BB3"/>
    <w:rsid w:val="00D03D50"/>
    <w:rsid w:val="00D049F9"/>
    <w:rsid w:val="00D04D26"/>
    <w:rsid w:val="00D05107"/>
    <w:rsid w:val="00D05467"/>
    <w:rsid w:val="00D05AC1"/>
    <w:rsid w:val="00D05FA0"/>
    <w:rsid w:val="00D07028"/>
    <w:rsid w:val="00D07820"/>
    <w:rsid w:val="00D07B30"/>
    <w:rsid w:val="00D1010B"/>
    <w:rsid w:val="00D1060F"/>
    <w:rsid w:val="00D10C81"/>
    <w:rsid w:val="00D113F3"/>
    <w:rsid w:val="00D1180B"/>
    <w:rsid w:val="00D134C2"/>
    <w:rsid w:val="00D167B4"/>
    <w:rsid w:val="00D172BC"/>
    <w:rsid w:val="00D17B7D"/>
    <w:rsid w:val="00D20F22"/>
    <w:rsid w:val="00D21608"/>
    <w:rsid w:val="00D217CD"/>
    <w:rsid w:val="00D22A4F"/>
    <w:rsid w:val="00D237A9"/>
    <w:rsid w:val="00D23FF1"/>
    <w:rsid w:val="00D246C7"/>
    <w:rsid w:val="00D24C90"/>
    <w:rsid w:val="00D251BD"/>
    <w:rsid w:val="00D259DB"/>
    <w:rsid w:val="00D26523"/>
    <w:rsid w:val="00D26FA6"/>
    <w:rsid w:val="00D271E1"/>
    <w:rsid w:val="00D27F4D"/>
    <w:rsid w:val="00D330A8"/>
    <w:rsid w:val="00D33131"/>
    <w:rsid w:val="00D33AA0"/>
    <w:rsid w:val="00D377D4"/>
    <w:rsid w:val="00D37A48"/>
    <w:rsid w:val="00D41AB3"/>
    <w:rsid w:val="00D427C4"/>
    <w:rsid w:val="00D43017"/>
    <w:rsid w:val="00D44F0E"/>
    <w:rsid w:val="00D47F86"/>
    <w:rsid w:val="00D5139A"/>
    <w:rsid w:val="00D52026"/>
    <w:rsid w:val="00D52FB9"/>
    <w:rsid w:val="00D53B45"/>
    <w:rsid w:val="00D53E83"/>
    <w:rsid w:val="00D549D7"/>
    <w:rsid w:val="00D54AE8"/>
    <w:rsid w:val="00D60B22"/>
    <w:rsid w:val="00D62720"/>
    <w:rsid w:val="00D63012"/>
    <w:rsid w:val="00D63A83"/>
    <w:rsid w:val="00D63D58"/>
    <w:rsid w:val="00D643E0"/>
    <w:rsid w:val="00D64A87"/>
    <w:rsid w:val="00D64EED"/>
    <w:rsid w:val="00D664AA"/>
    <w:rsid w:val="00D66A1D"/>
    <w:rsid w:val="00D70C86"/>
    <w:rsid w:val="00D70ED5"/>
    <w:rsid w:val="00D71464"/>
    <w:rsid w:val="00D71536"/>
    <w:rsid w:val="00D753C4"/>
    <w:rsid w:val="00D759BB"/>
    <w:rsid w:val="00D760A3"/>
    <w:rsid w:val="00D761BE"/>
    <w:rsid w:val="00D775E6"/>
    <w:rsid w:val="00D7799E"/>
    <w:rsid w:val="00D8207F"/>
    <w:rsid w:val="00D828F7"/>
    <w:rsid w:val="00D82F03"/>
    <w:rsid w:val="00D8375C"/>
    <w:rsid w:val="00D8665C"/>
    <w:rsid w:val="00D8711A"/>
    <w:rsid w:val="00D903FA"/>
    <w:rsid w:val="00D9090A"/>
    <w:rsid w:val="00D9092E"/>
    <w:rsid w:val="00D91466"/>
    <w:rsid w:val="00D9395F"/>
    <w:rsid w:val="00D941A4"/>
    <w:rsid w:val="00D95476"/>
    <w:rsid w:val="00D9551A"/>
    <w:rsid w:val="00D95980"/>
    <w:rsid w:val="00D95EEE"/>
    <w:rsid w:val="00D96169"/>
    <w:rsid w:val="00D966F8"/>
    <w:rsid w:val="00D96AEC"/>
    <w:rsid w:val="00D96D34"/>
    <w:rsid w:val="00D975C8"/>
    <w:rsid w:val="00DA12D7"/>
    <w:rsid w:val="00DA1B60"/>
    <w:rsid w:val="00DA6F89"/>
    <w:rsid w:val="00DB5577"/>
    <w:rsid w:val="00DB586C"/>
    <w:rsid w:val="00DB6F31"/>
    <w:rsid w:val="00DB7342"/>
    <w:rsid w:val="00DC0054"/>
    <w:rsid w:val="00DC0D88"/>
    <w:rsid w:val="00DC2CD4"/>
    <w:rsid w:val="00DC2F45"/>
    <w:rsid w:val="00DC4408"/>
    <w:rsid w:val="00DC4DE4"/>
    <w:rsid w:val="00DC4E27"/>
    <w:rsid w:val="00DC5BA3"/>
    <w:rsid w:val="00DC6341"/>
    <w:rsid w:val="00DC6A25"/>
    <w:rsid w:val="00DD0FFB"/>
    <w:rsid w:val="00DD1AC3"/>
    <w:rsid w:val="00DD256C"/>
    <w:rsid w:val="00DD2826"/>
    <w:rsid w:val="00DD53AA"/>
    <w:rsid w:val="00DD68A2"/>
    <w:rsid w:val="00DD6B6A"/>
    <w:rsid w:val="00DE1D20"/>
    <w:rsid w:val="00DE22D2"/>
    <w:rsid w:val="00DE5A57"/>
    <w:rsid w:val="00DF2C8E"/>
    <w:rsid w:val="00DF33E9"/>
    <w:rsid w:val="00DF45E0"/>
    <w:rsid w:val="00DF4AFF"/>
    <w:rsid w:val="00DF540F"/>
    <w:rsid w:val="00DF567B"/>
    <w:rsid w:val="00DF6333"/>
    <w:rsid w:val="00DF6AD1"/>
    <w:rsid w:val="00E01C50"/>
    <w:rsid w:val="00E04435"/>
    <w:rsid w:val="00E0454A"/>
    <w:rsid w:val="00E0455D"/>
    <w:rsid w:val="00E049A9"/>
    <w:rsid w:val="00E05E57"/>
    <w:rsid w:val="00E12222"/>
    <w:rsid w:val="00E126A0"/>
    <w:rsid w:val="00E12C1B"/>
    <w:rsid w:val="00E12D43"/>
    <w:rsid w:val="00E13BC2"/>
    <w:rsid w:val="00E15A11"/>
    <w:rsid w:val="00E15A51"/>
    <w:rsid w:val="00E15E15"/>
    <w:rsid w:val="00E16481"/>
    <w:rsid w:val="00E16547"/>
    <w:rsid w:val="00E1696B"/>
    <w:rsid w:val="00E17916"/>
    <w:rsid w:val="00E17DC6"/>
    <w:rsid w:val="00E223F3"/>
    <w:rsid w:val="00E23A72"/>
    <w:rsid w:val="00E25809"/>
    <w:rsid w:val="00E25835"/>
    <w:rsid w:val="00E274CA"/>
    <w:rsid w:val="00E30930"/>
    <w:rsid w:val="00E30E27"/>
    <w:rsid w:val="00E31496"/>
    <w:rsid w:val="00E325A2"/>
    <w:rsid w:val="00E325FB"/>
    <w:rsid w:val="00E32A44"/>
    <w:rsid w:val="00E332AC"/>
    <w:rsid w:val="00E334B3"/>
    <w:rsid w:val="00E4035B"/>
    <w:rsid w:val="00E40D86"/>
    <w:rsid w:val="00E419F7"/>
    <w:rsid w:val="00E43F0C"/>
    <w:rsid w:val="00E44241"/>
    <w:rsid w:val="00E443AE"/>
    <w:rsid w:val="00E45B49"/>
    <w:rsid w:val="00E514E0"/>
    <w:rsid w:val="00E529D8"/>
    <w:rsid w:val="00E5341F"/>
    <w:rsid w:val="00E5383C"/>
    <w:rsid w:val="00E54CDC"/>
    <w:rsid w:val="00E55BCE"/>
    <w:rsid w:val="00E55E22"/>
    <w:rsid w:val="00E56955"/>
    <w:rsid w:val="00E56DB0"/>
    <w:rsid w:val="00E57F93"/>
    <w:rsid w:val="00E57FC9"/>
    <w:rsid w:val="00E61057"/>
    <w:rsid w:val="00E618B3"/>
    <w:rsid w:val="00E64059"/>
    <w:rsid w:val="00E646B3"/>
    <w:rsid w:val="00E64783"/>
    <w:rsid w:val="00E6705A"/>
    <w:rsid w:val="00E670F1"/>
    <w:rsid w:val="00E71987"/>
    <w:rsid w:val="00E7269A"/>
    <w:rsid w:val="00E72C3F"/>
    <w:rsid w:val="00E7393E"/>
    <w:rsid w:val="00E752FA"/>
    <w:rsid w:val="00E75739"/>
    <w:rsid w:val="00E7591D"/>
    <w:rsid w:val="00E772E2"/>
    <w:rsid w:val="00E80295"/>
    <w:rsid w:val="00E81E49"/>
    <w:rsid w:val="00E82AEC"/>
    <w:rsid w:val="00E833A9"/>
    <w:rsid w:val="00E850DD"/>
    <w:rsid w:val="00E87065"/>
    <w:rsid w:val="00E874E6"/>
    <w:rsid w:val="00E90B69"/>
    <w:rsid w:val="00E9126B"/>
    <w:rsid w:val="00E91A0C"/>
    <w:rsid w:val="00E93028"/>
    <w:rsid w:val="00E93E84"/>
    <w:rsid w:val="00E9653D"/>
    <w:rsid w:val="00E96EEE"/>
    <w:rsid w:val="00E9753B"/>
    <w:rsid w:val="00E9767D"/>
    <w:rsid w:val="00E97AE7"/>
    <w:rsid w:val="00E97CAF"/>
    <w:rsid w:val="00EA1B35"/>
    <w:rsid w:val="00EA1F40"/>
    <w:rsid w:val="00EA3978"/>
    <w:rsid w:val="00EA5342"/>
    <w:rsid w:val="00EA5837"/>
    <w:rsid w:val="00EA5E0D"/>
    <w:rsid w:val="00EA6632"/>
    <w:rsid w:val="00EA6E9D"/>
    <w:rsid w:val="00EA79A3"/>
    <w:rsid w:val="00EB58D7"/>
    <w:rsid w:val="00EB6689"/>
    <w:rsid w:val="00EC0B9B"/>
    <w:rsid w:val="00EC1E97"/>
    <w:rsid w:val="00EC204A"/>
    <w:rsid w:val="00EC65BF"/>
    <w:rsid w:val="00EC6609"/>
    <w:rsid w:val="00EC7390"/>
    <w:rsid w:val="00EC79F4"/>
    <w:rsid w:val="00ED4072"/>
    <w:rsid w:val="00ED51FE"/>
    <w:rsid w:val="00ED5351"/>
    <w:rsid w:val="00ED53D2"/>
    <w:rsid w:val="00ED57E0"/>
    <w:rsid w:val="00ED6319"/>
    <w:rsid w:val="00ED7A42"/>
    <w:rsid w:val="00ED7E0A"/>
    <w:rsid w:val="00ED7EA7"/>
    <w:rsid w:val="00ED7F8D"/>
    <w:rsid w:val="00EE0988"/>
    <w:rsid w:val="00EE27B3"/>
    <w:rsid w:val="00EE34B1"/>
    <w:rsid w:val="00EE5309"/>
    <w:rsid w:val="00EE5F9D"/>
    <w:rsid w:val="00EE72BA"/>
    <w:rsid w:val="00EE7B7E"/>
    <w:rsid w:val="00EF13F3"/>
    <w:rsid w:val="00EF1AFF"/>
    <w:rsid w:val="00EF25EA"/>
    <w:rsid w:val="00EF34F1"/>
    <w:rsid w:val="00EF441F"/>
    <w:rsid w:val="00EF491C"/>
    <w:rsid w:val="00EF4B0F"/>
    <w:rsid w:val="00EF55AF"/>
    <w:rsid w:val="00EF5BCE"/>
    <w:rsid w:val="00EF666C"/>
    <w:rsid w:val="00EF710B"/>
    <w:rsid w:val="00EF7FBB"/>
    <w:rsid w:val="00F003D2"/>
    <w:rsid w:val="00F00505"/>
    <w:rsid w:val="00F00F53"/>
    <w:rsid w:val="00F01413"/>
    <w:rsid w:val="00F014CD"/>
    <w:rsid w:val="00F01714"/>
    <w:rsid w:val="00F019C2"/>
    <w:rsid w:val="00F02ABC"/>
    <w:rsid w:val="00F040DD"/>
    <w:rsid w:val="00F04440"/>
    <w:rsid w:val="00F046C6"/>
    <w:rsid w:val="00F0471F"/>
    <w:rsid w:val="00F05BBF"/>
    <w:rsid w:val="00F1108E"/>
    <w:rsid w:val="00F128EA"/>
    <w:rsid w:val="00F1312A"/>
    <w:rsid w:val="00F1536A"/>
    <w:rsid w:val="00F15421"/>
    <w:rsid w:val="00F16150"/>
    <w:rsid w:val="00F17B34"/>
    <w:rsid w:val="00F24D83"/>
    <w:rsid w:val="00F254BA"/>
    <w:rsid w:val="00F265B2"/>
    <w:rsid w:val="00F3001F"/>
    <w:rsid w:val="00F30B1E"/>
    <w:rsid w:val="00F31EC2"/>
    <w:rsid w:val="00F322FB"/>
    <w:rsid w:val="00F32F78"/>
    <w:rsid w:val="00F35D67"/>
    <w:rsid w:val="00F40EDE"/>
    <w:rsid w:val="00F40F47"/>
    <w:rsid w:val="00F419F6"/>
    <w:rsid w:val="00F4335F"/>
    <w:rsid w:val="00F44984"/>
    <w:rsid w:val="00F44BAE"/>
    <w:rsid w:val="00F478C4"/>
    <w:rsid w:val="00F5103A"/>
    <w:rsid w:val="00F5130B"/>
    <w:rsid w:val="00F53190"/>
    <w:rsid w:val="00F53EA6"/>
    <w:rsid w:val="00F541B3"/>
    <w:rsid w:val="00F5424D"/>
    <w:rsid w:val="00F54406"/>
    <w:rsid w:val="00F550CB"/>
    <w:rsid w:val="00F5580F"/>
    <w:rsid w:val="00F55BFA"/>
    <w:rsid w:val="00F56D8F"/>
    <w:rsid w:val="00F56E53"/>
    <w:rsid w:val="00F57199"/>
    <w:rsid w:val="00F572C2"/>
    <w:rsid w:val="00F610D2"/>
    <w:rsid w:val="00F6180B"/>
    <w:rsid w:val="00F6350A"/>
    <w:rsid w:val="00F64574"/>
    <w:rsid w:val="00F645E0"/>
    <w:rsid w:val="00F64BD6"/>
    <w:rsid w:val="00F675AF"/>
    <w:rsid w:val="00F7061C"/>
    <w:rsid w:val="00F71687"/>
    <w:rsid w:val="00F72469"/>
    <w:rsid w:val="00F72C22"/>
    <w:rsid w:val="00F72F88"/>
    <w:rsid w:val="00F73BF0"/>
    <w:rsid w:val="00F74C3B"/>
    <w:rsid w:val="00F759F1"/>
    <w:rsid w:val="00F765E0"/>
    <w:rsid w:val="00F77DB5"/>
    <w:rsid w:val="00F81732"/>
    <w:rsid w:val="00F821AB"/>
    <w:rsid w:val="00F82952"/>
    <w:rsid w:val="00F8525D"/>
    <w:rsid w:val="00F8558A"/>
    <w:rsid w:val="00F86090"/>
    <w:rsid w:val="00F872F2"/>
    <w:rsid w:val="00F87708"/>
    <w:rsid w:val="00F905E9"/>
    <w:rsid w:val="00F91FD4"/>
    <w:rsid w:val="00F923D8"/>
    <w:rsid w:val="00F926EF"/>
    <w:rsid w:val="00F9298D"/>
    <w:rsid w:val="00F9301B"/>
    <w:rsid w:val="00F930F8"/>
    <w:rsid w:val="00F9381F"/>
    <w:rsid w:val="00F94480"/>
    <w:rsid w:val="00F94B3D"/>
    <w:rsid w:val="00F95AB9"/>
    <w:rsid w:val="00F976DA"/>
    <w:rsid w:val="00FA05BD"/>
    <w:rsid w:val="00FA1260"/>
    <w:rsid w:val="00FA1933"/>
    <w:rsid w:val="00FA1F4F"/>
    <w:rsid w:val="00FA2B50"/>
    <w:rsid w:val="00FA320A"/>
    <w:rsid w:val="00FA75BF"/>
    <w:rsid w:val="00FB0CF2"/>
    <w:rsid w:val="00FB4E75"/>
    <w:rsid w:val="00FB5B6F"/>
    <w:rsid w:val="00FB74A4"/>
    <w:rsid w:val="00FC0104"/>
    <w:rsid w:val="00FC129D"/>
    <w:rsid w:val="00FC520E"/>
    <w:rsid w:val="00FC5474"/>
    <w:rsid w:val="00FC5C81"/>
    <w:rsid w:val="00FC7ABF"/>
    <w:rsid w:val="00FD15E3"/>
    <w:rsid w:val="00FD2A85"/>
    <w:rsid w:val="00FD3222"/>
    <w:rsid w:val="00FD55F4"/>
    <w:rsid w:val="00FD5D6E"/>
    <w:rsid w:val="00FD61A4"/>
    <w:rsid w:val="00FD6B5C"/>
    <w:rsid w:val="00FD767A"/>
    <w:rsid w:val="00FE0865"/>
    <w:rsid w:val="00FE1A9D"/>
    <w:rsid w:val="00FE2301"/>
    <w:rsid w:val="00FE2569"/>
    <w:rsid w:val="00FE3BAF"/>
    <w:rsid w:val="00FE70A2"/>
    <w:rsid w:val="00FE74FF"/>
    <w:rsid w:val="00FF0D9C"/>
    <w:rsid w:val="00FF16CC"/>
    <w:rsid w:val="00FF1D35"/>
    <w:rsid w:val="00FF3ABA"/>
    <w:rsid w:val="00FF3BA4"/>
    <w:rsid w:val="00FF6379"/>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1E02A6"/>
    <w:pPr>
      <w:tabs>
        <w:tab w:val="right" w:leader="dot" w:pos="9350"/>
      </w:tabs>
      <w:ind w:left="340"/>
    </w:pPr>
    <w:rPr>
      <w:szCs w:val="22"/>
    </w:rPr>
  </w:style>
  <w:style w:type="paragraph" w:styleId="TOC1">
    <w:name w:val="toc 1"/>
    <w:basedOn w:val="Normal"/>
    <w:next w:val="Normal"/>
    <w:autoRedefine/>
    <w:uiPriority w:val="39"/>
    <w:rsid w:val="001E02A6"/>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60674A"/>
    <w:pPr>
      <w:spacing w:before="120" w:line="276" w:lineRule="auto"/>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 w:type="character" w:customStyle="1" w:styleId="gi">
    <w:name w:val="gi"/>
    <w:basedOn w:val="DefaultParagraphFont"/>
    <w:rsid w:val="003E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592936890">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818112389">
      <w:bodyDiv w:val="1"/>
      <w:marLeft w:val="0"/>
      <w:marRight w:val="0"/>
      <w:marTop w:val="0"/>
      <w:marBottom w:val="0"/>
      <w:divBdr>
        <w:top w:val="none" w:sz="0" w:space="0" w:color="auto"/>
        <w:left w:val="none" w:sz="0" w:space="0" w:color="auto"/>
        <w:bottom w:val="none" w:sz="0" w:space="0" w:color="auto"/>
        <w:right w:val="none" w:sz="0" w:space="0" w:color="auto"/>
      </w:divBdr>
      <w:divsChild>
        <w:div w:id="719481414">
          <w:marLeft w:val="0"/>
          <w:marRight w:val="0"/>
          <w:marTop w:val="0"/>
          <w:marBottom w:val="0"/>
          <w:divBdr>
            <w:top w:val="none" w:sz="0" w:space="0" w:color="auto"/>
            <w:left w:val="none" w:sz="0" w:space="0" w:color="auto"/>
            <w:bottom w:val="none" w:sz="0" w:space="0" w:color="auto"/>
            <w:right w:val="none" w:sz="0" w:space="0" w:color="auto"/>
          </w:divBdr>
          <w:divsChild>
            <w:div w:id="475803155">
              <w:marLeft w:val="0"/>
              <w:marRight w:val="0"/>
              <w:marTop w:val="0"/>
              <w:marBottom w:val="0"/>
              <w:divBdr>
                <w:top w:val="none" w:sz="0" w:space="0" w:color="auto"/>
                <w:left w:val="none" w:sz="0" w:space="0" w:color="auto"/>
                <w:bottom w:val="none" w:sz="0" w:space="0" w:color="auto"/>
                <w:right w:val="none" w:sz="0" w:space="0" w:color="auto"/>
              </w:divBdr>
              <w:divsChild>
                <w:div w:id="747532293">
                  <w:marLeft w:val="0"/>
                  <w:marRight w:val="0"/>
                  <w:marTop w:val="0"/>
                  <w:marBottom w:val="0"/>
                  <w:divBdr>
                    <w:top w:val="none" w:sz="0" w:space="0" w:color="auto"/>
                    <w:left w:val="none" w:sz="0" w:space="0" w:color="auto"/>
                    <w:bottom w:val="none" w:sz="0" w:space="0" w:color="auto"/>
                    <w:right w:val="none" w:sz="0" w:space="0" w:color="auto"/>
                  </w:divBdr>
                  <w:divsChild>
                    <w:div w:id="765157891">
                      <w:marLeft w:val="0"/>
                      <w:marRight w:val="0"/>
                      <w:marTop w:val="0"/>
                      <w:marBottom w:val="0"/>
                      <w:divBdr>
                        <w:top w:val="none" w:sz="0" w:space="0" w:color="auto"/>
                        <w:left w:val="none" w:sz="0" w:space="0" w:color="auto"/>
                        <w:bottom w:val="none" w:sz="0" w:space="0" w:color="auto"/>
                        <w:right w:val="none" w:sz="0" w:space="0" w:color="auto"/>
                      </w:divBdr>
                      <w:divsChild>
                        <w:div w:id="55982852">
                          <w:marLeft w:val="0"/>
                          <w:marRight w:val="0"/>
                          <w:marTop w:val="0"/>
                          <w:marBottom w:val="0"/>
                          <w:divBdr>
                            <w:top w:val="none" w:sz="0" w:space="0" w:color="auto"/>
                            <w:left w:val="none" w:sz="0" w:space="0" w:color="auto"/>
                            <w:bottom w:val="none" w:sz="0" w:space="0" w:color="auto"/>
                            <w:right w:val="none" w:sz="0" w:space="0" w:color="auto"/>
                          </w:divBdr>
                          <w:divsChild>
                            <w:div w:id="2109541537">
                              <w:marLeft w:val="0"/>
                              <w:marRight w:val="0"/>
                              <w:marTop w:val="0"/>
                              <w:marBottom w:val="0"/>
                              <w:divBdr>
                                <w:top w:val="none" w:sz="0" w:space="0" w:color="auto"/>
                                <w:left w:val="none" w:sz="0" w:space="0" w:color="auto"/>
                                <w:bottom w:val="none" w:sz="0" w:space="0" w:color="auto"/>
                                <w:right w:val="none" w:sz="0" w:space="0" w:color="auto"/>
                              </w:divBdr>
                              <w:divsChild>
                                <w:div w:id="958075318">
                                  <w:marLeft w:val="0"/>
                                  <w:marRight w:val="0"/>
                                  <w:marTop w:val="0"/>
                                  <w:marBottom w:val="0"/>
                                  <w:divBdr>
                                    <w:top w:val="none" w:sz="0" w:space="0" w:color="auto"/>
                                    <w:left w:val="none" w:sz="0" w:space="0" w:color="auto"/>
                                    <w:bottom w:val="none" w:sz="0" w:space="0" w:color="auto"/>
                                    <w:right w:val="none" w:sz="0" w:space="0" w:color="auto"/>
                                  </w:divBdr>
                                  <w:divsChild>
                                    <w:div w:id="141434366">
                                      <w:marLeft w:val="0"/>
                                      <w:marRight w:val="0"/>
                                      <w:marTop w:val="0"/>
                                      <w:marBottom w:val="0"/>
                                      <w:divBdr>
                                        <w:top w:val="none" w:sz="0" w:space="0" w:color="auto"/>
                                        <w:left w:val="none" w:sz="0" w:space="0" w:color="auto"/>
                                        <w:bottom w:val="none" w:sz="0" w:space="0" w:color="auto"/>
                                        <w:right w:val="none" w:sz="0" w:space="0" w:color="auto"/>
                                      </w:divBdr>
                                      <w:divsChild>
                                        <w:div w:id="1345127311">
                                          <w:marLeft w:val="0"/>
                                          <w:marRight w:val="0"/>
                                          <w:marTop w:val="0"/>
                                          <w:marBottom w:val="0"/>
                                          <w:divBdr>
                                            <w:top w:val="none" w:sz="0" w:space="0" w:color="auto"/>
                                            <w:left w:val="none" w:sz="0" w:space="0" w:color="auto"/>
                                            <w:bottom w:val="none" w:sz="0" w:space="0" w:color="auto"/>
                                            <w:right w:val="none" w:sz="0" w:space="0" w:color="auto"/>
                                          </w:divBdr>
                                          <w:divsChild>
                                            <w:div w:id="1406611581">
                                              <w:marLeft w:val="0"/>
                                              <w:marRight w:val="0"/>
                                              <w:marTop w:val="0"/>
                                              <w:marBottom w:val="0"/>
                                              <w:divBdr>
                                                <w:top w:val="none" w:sz="0" w:space="0" w:color="auto"/>
                                                <w:left w:val="none" w:sz="0" w:space="0" w:color="auto"/>
                                                <w:bottom w:val="none" w:sz="0" w:space="0" w:color="auto"/>
                                                <w:right w:val="none" w:sz="0" w:space="0" w:color="auto"/>
                                              </w:divBdr>
                                              <w:divsChild>
                                                <w:div w:id="1395272873">
                                                  <w:marLeft w:val="0"/>
                                                  <w:marRight w:val="0"/>
                                                  <w:marTop w:val="0"/>
                                                  <w:marBottom w:val="0"/>
                                                  <w:divBdr>
                                                    <w:top w:val="none" w:sz="0" w:space="0" w:color="auto"/>
                                                    <w:left w:val="none" w:sz="0" w:space="0" w:color="auto"/>
                                                    <w:bottom w:val="none" w:sz="0" w:space="0" w:color="auto"/>
                                                    <w:right w:val="none" w:sz="0" w:space="0" w:color="auto"/>
                                                  </w:divBdr>
                                                  <w:divsChild>
                                                    <w:div w:id="196052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174493881">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3.tiff"/><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hyperlink" Target="http://neuroelectro.org/neuron/index/" TargetMode="External"/><Relationship Id="rId21" Type="http://schemas.openxmlformats.org/officeDocument/2006/relationships/hyperlink" Target="http://neuroelectro.org/ephys_prop/index/" TargetMode="External"/><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tiff"/><Relationship Id="rId26" Type="http://schemas.openxmlformats.org/officeDocument/2006/relationships/image" Target="media/image13.tif"/><Relationship Id="rId27" Type="http://schemas.openxmlformats.org/officeDocument/2006/relationships/image" Target="media/image14.jpeg"/><Relationship Id="rId28" Type="http://schemas.openxmlformats.org/officeDocument/2006/relationships/image" Target="media/image15.jpeg"/><Relationship Id="rId29" Type="http://schemas.openxmlformats.org/officeDocument/2006/relationships/image" Target="media/image1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9.tiff"/><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33" Type="http://schemas.openxmlformats.org/officeDocument/2006/relationships/image" Target="media/image20.tiff"/><Relationship Id="rId34" Type="http://schemas.openxmlformats.org/officeDocument/2006/relationships/image" Target="media/image21.jpeg"/><Relationship Id="rId35" Type="http://schemas.openxmlformats.org/officeDocument/2006/relationships/image" Target="media/image22.jpeg"/><Relationship Id="rId36" Type="http://schemas.openxmlformats.org/officeDocument/2006/relationships/image" Target="media/image23.jpeg"/><Relationship Id="rId10" Type="http://schemas.openxmlformats.org/officeDocument/2006/relationships/image" Target="media/image3.tiff"/><Relationship Id="rId11" Type="http://schemas.openxmlformats.org/officeDocument/2006/relationships/hyperlink" Target="https://github.com/neuroelectro/neuroelectro_org" TargetMode="External"/><Relationship Id="rId12" Type="http://schemas.openxmlformats.org/officeDocument/2006/relationships/hyperlink" Target="http://neuroelectro.org/static/src/article_ephys_metadata_curated.csv" TargetMode="External"/><Relationship Id="rId13" Type="http://schemas.openxmlformats.org/officeDocument/2006/relationships/hyperlink" Target="https://github.com/dtebaykin/neuronephys" TargetMode="External"/><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hyperlink" Target="http://neuroelectro.org/ephys_prop/index/" TargetMode="External"/><Relationship Id="rId37" Type="http://schemas.openxmlformats.org/officeDocument/2006/relationships/image" Target="media/image24.jpeg"/><Relationship Id="rId38" Type="http://schemas.openxmlformats.org/officeDocument/2006/relationships/image" Target="media/image25.jpeg"/><Relationship Id="rId39" Type="http://schemas.openxmlformats.org/officeDocument/2006/relationships/image" Target="media/image26.jpeg"/><Relationship Id="rId40" Type="http://schemas.openxmlformats.org/officeDocument/2006/relationships/image" Target="media/image27.jpeg"/><Relationship Id="rId41" Type="http://schemas.openxmlformats.org/officeDocument/2006/relationships/image" Target="media/image28.tiff"/><Relationship Id="rId42" Type="http://schemas.openxmlformats.org/officeDocument/2006/relationships/image" Target="media/image29.tiff"/><Relationship Id="rId43" Type="http://schemas.openxmlformats.org/officeDocument/2006/relationships/image" Target="media/image30.tiff"/><Relationship Id="rId44" Type="http://schemas.openxmlformats.org/officeDocument/2006/relationships/image" Target="media/image31.tiff"/><Relationship Id="rId45" Type="http://schemas.openxmlformats.org/officeDocument/2006/relationships/image" Target="media/image32.tif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B5226-2141-D142-87B4-77A0B0E69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14</Pages>
  <Words>43300</Words>
  <Characters>246811</Characters>
  <Application>Microsoft Macintosh Word</Application>
  <DocSecurity>0</DocSecurity>
  <Lines>2056</Lines>
  <Paragraphs>579</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289532</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739</cp:revision>
  <dcterms:created xsi:type="dcterms:W3CDTF">2016-11-29T19:43:00Z</dcterms:created>
  <dcterms:modified xsi:type="dcterms:W3CDTF">2016-12-13T00: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1am84LqL"/&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